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DB1D94" w14:textId="3BE0EDC0" w:rsidR="001114E2" w:rsidRPr="0020358C" w:rsidRDefault="005039DE" w:rsidP="00FF2E2B">
      <w:pPr>
        <w:pStyle w:val="Titel"/>
      </w:pPr>
      <w:r>
        <w:t>Digitale Möglichkeiten in der heilpädagogischen Förderung</w:t>
      </w:r>
    </w:p>
    <w:p w14:paraId="490A8CEF" w14:textId="0F18F5A8" w:rsidR="001114E2" w:rsidRPr="0020358C" w:rsidRDefault="005039DE" w:rsidP="002E5374">
      <w:pPr>
        <w:pStyle w:val="Untertitel"/>
        <w:rPr>
          <w:rFonts w:cs="Open Sans SemiCondensed"/>
        </w:rPr>
      </w:pPr>
      <w:r>
        <w:rPr>
          <w:rFonts w:cs="Open Sans SemiCondensed"/>
        </w:rPr>
        <w:t xml:space="preserve">Lernen unterstützen, Beeinträchtigungen kompensieren und zur </w:t>
      </w:r>
      <w:r>
        <w:rPr>
          <w:rFonts w:cs="Open Sans SemiCondensed"/>
          <w:noProof/>
        </w:rPr>
        <w:t>Chancen</w:t>
      </w:r>
      <w:r w:rsidR="00E62194">
        <w:rPr>
          <w:rFonts w:cs="Open Sans SemiCondensed"/>
          <w:noProof/>
        </w:rPr>
        <w:t>-</w:t>
      </w:r>
      <w:r>
        <w:rPr>
          <w:rFonts w:cs="Open Sans SemiCondensed"/>
          <w:noProof/>
        </w:rPr>
        <w:t>gerechtigkeit</w:t>
      </w:r>
      <w:r>
        <w:rPr>
          <w:rFonts w:cs="Open Sans SemiCondensed"/>
        </w:rPr>
        <w:t xml:space="preserve"> beitragen</w:t>
      </w:r>
    </w:p>
    <w:p w14:paraId="34CD8252" w14:textId="77777777" w:rsidR="001114E2" w:rsidRPr="009A73FC" w:rsidRDefault="0042617B" w:rsidP="006C2B84">
      <w:pPr>
        <w:pStyle w:val="Author"/>
        <w:rPr>
          <w:rFonts w:cs="Open Sans SemiCondensed"/>
          <w:lang w:val="de-CH"/>
        </w:rPr>
      </w:pPr>
      <w:r>
        <w:rPr>
          <w:rFonts w:cs="Open Sans SemiCondensed"/>
          <w:lang w:val="de-CH"/>
        </w:rPr>
        <w:t>Corinne Reber-Frei</w:t>
      </w:r>
    </w:p>
    <w:p w14:paraId="4B0D40EE" w14:textId="76F3A439" w:rsidR="002D04BC" w:rsidRDefault="00A43271" w:rsidP="002D04BC">
      <w:pPr>
        <w:pStyle w:val="Abstract"/>
        <w:rPr>
          <w:rFonts w:cs="Open Sans SemiCondensed"/>
        </w:rPr>
      </w:pPr>
      <w:r>
        <w:rPr>
          <w:rFonts w:cs="Open Sans SemiCondensed"/>
        </w:rPr>
        <w:t>Zusammenfassung</w:t>
      </w:r>
      <w:r>
        <w:rPr>
          <w:rFonts w:cs="Open Sans SemiCondensed"/>
        </w:rPr>
        <w:br/>
      </w:r>
      <w:r w:rsidR="002D04BC">
        <w:rPr>
          <w:rFonts w:cs="Open Sans SemiCondensed"/>
        </w:rPr>
        <w:t xml:space="preserve">Ein kompetenter und bewusster Umgang mit digitalen Möglichkeiten gilt als Voraussetzung, um an gesellschaftlichen Prozessen teilzuhaben. </w:t>
      </w:r>
      <w:proofErr w:type="spellStart"/>
      <w:proofErr w:type="gramStart"/>
      <w:r w:rsidR="002D04BC">
        <w:rPr>
          <w:rFonts w:cs="Open Sans SemiCondensed"/>
        </w:rPr>
        <w:t>Schüler:innen</w:t>
      </w:r>
      <w:proofErr w:type="spellEnd"/>
      <w:proofErr w:type="gramEnd"/>
      <w:r w:rsidR="002D04BC">
        <w:rPr>
          <w:rFonts w:cs="Open Sans SemiCondensed"/>
        </w:rPr>
        <w:t xml:space="preserve"> mit kognitiven Beeinträchtigungen und Kinder aus benachteiligten Familien haben weniger Zugang zu digitalen Geräten und werden im Umgang mit diesen weniger begleitet. </w:t>
      </w:r>
      <w:r w:rsidR="0067643B">
        <w:rPr>
          <w:rFonts w:cs="Open Sans SemiCondensed"/>
        </w:rPr>
        <w:t>D</w:t>
      </w:r>
      <w:r w:rsidR="002D04BC">
        <w:rPr>
          <w:rFonts w:cs="Open Sans SemiCondensed"/>
        </w:rPr>
        <w:t xml:space="preserve">ie Heilpädagogik </w:t>
      </w:r>
      <w:r w:rsidR="0067643B">
        <w:rPr>
          <w:rFonts w:cs="Open Sans SemiCondensed"/>
        </w:rPr>
        <w:t xml:space="preserve">hat </w:t>
      </w:r>
      <w:r w:rsidR="002D04BC">
        <w:rPr>
          <w:rFonts w:cs="Open Sans SemiCondensed"/>
        </w:rPr>
        <w:t>die Aufgabe</w:t>
      </w:r>
      <w:r w:rsidR="00543ED6">
        <w:rPr>
          <w:rFonts w:cs="Open Sans SemiCondensed"/>
        </w:rPr>
        <w:t>,</w:t>
      </w:r>
      <w:r w:rsidR="002D04BC">
        <w:rPr>
          <w:rFonts w:cs="Open Sans SemiCondensed"/>
        </w:rPr>
        <w:t xml:space="preserve"> kompensieren</w:t>
      </w:r>
      <w:r w:rsidR="00670ACB">
        <w:rPr>
          <w:rFonts w:cs="Open Sans SemiCondensed"/>
        </w:rPr>
        <w:t>d</w:t>
      </w:r>
      <w:r w:rsidR="002D04BC">
        <w:rPr>
          <w:rFonts w:cs="Open Sans SemiCondensed"/>
        </w:rPr>
        <w:t xml:space="preserve"> zu wirken. Ein gezielter Einsatz von digitalen Möglichkeiten kann das Lernen bereichern und </w:t>
      </w:r>
      <w:r w:rsidR="005147AD">
        <w:rPr>
          <w:rFonts w:cs="Open Sans SemiCondensed"/>
        </w:rPr>
        <w:t xml:space="preserve">die Auswirkungen von </w:t>
      </w:r>
      <w:r w:rsidR="002D04BC">
        <w:rPr>
          <w:rFonts w:cs="Open Sans SemiCondensed"/>
        </w:rPr>
        <w:t xml:space="preserve">Beeinträchtigungen abschwächen oder sogar ausgleichen. Ergänzt mit medienpädagogischen Ansätzen kann die Medienkompetenz gefördert </w:t>
      </w:r>
      <w:r w:rsidR="002D7931">
        <w:rPr>
          <w:rFonts w:cs="Open Sans SemiCondensed"/>
        </w:rPr>
        <w:t>werden, was</w:t>
      </w:r>
      <w:r w:rsidR="002D04BC">
        <w:rPr>
          <w:rFonts w:cs="Open Sans SemiCondensed"/>
        </w:rPr>
        <w:t xml:space="preserve"> zur Chancengerechtigkeit beitr</w:t>
      </w:r>
      <w:r w:rsidR="002D7931">
        <w:rPr>
          <w:rFonts w:cs="Open Sans SemiCondensed"/>
        </w:rPr>
        <w:t>ägt</w:t>
      </w:r>
      <w:r w:rsidR="002D04BC">
        <w:rPr>
          <w:rFonts w:cs="Open Sans SemiCondensed"/>
        </w:rPr>
        <w:t>.</w:t>
      </w:r>
    </w:p>
    <w:p w14:paraId="42BEAC7C" w14:textId="1ED63FF9" w:rsidR="00A12D0E" w:rsidRPr="00A12D0E" w:rsidRDefault="00A12D0E" w:rsidP="00A12D0E">
      <w:pPr>
        <w:pStyle w:val="Abstract"/>
        <w:rPr>
          <w:rFonts w:cs="Open Sans SemiCondensed"/>
          <w:lang w:val="fr-CH"/>
        </w:rPr>
      </w:pPr>
      <w:r w:rsidRPr="496F40F1">
        <w:rPr>
          <w:rFonts w:cs="Open Sans SemiCondensed"/>
          <w:lang w:val="fr-CH"/>
        </w:rPr>
        <w:t>Résumé</w:t>
      </w:r>
      <w:r w:rsidRPr="007D74C7">
        <w:rPr>
          <w:lang w:val="fr-CH"/>
        </w:rPr>
        <w:br/>
      </w:r>
      <w:r w:rsidR="002D652C" w:rsidRPr="01A51EAD">
        <w:rPr>
          <w:lang w:val="fr-CH"/>
        </w:rPr>
        <w:t>Une utilisation compétente et consciente des outils numériques est considérée comme une condition préalable à la participation aux processus sociaux. Les élèves ayant une déficience intellectuelle et les enfants issus de famille défavorisée ont moins accès aux appareils numériques et sont moins accompagnés dans leur utilisation. La pédagogie spécialisée a pour mission de compenser cette différence. Une utilisation ciblée des outils numériques peut enrichir l’apprentissage et atténuer, voire compenser les désavantages liés à la déficience. Complétées par des approches pédagogiques axées sur les médias, les compétences médiatiques peuvent être renforcées, ce qui contribue à l’égalité des chances.</w:t>
      </w:r>
    </w:p>
    <w:p w14:paraId="5680CCB1" w14:textId="4DF781B0" w:rsidR="00EA4676" w:rsidRPr="00CA6D67" w:rsidRDefault="00EA4676" w:rsidP="00C52123">
      <w:pPr>
        <w:pStyle w:val="Textkrper3"/>
        <w:rPr>
          <w:lang w:val="fr-CH"/>
        </w:rPr>
      </w:pPr>
      <w:proofErr w:type="gramStart"/>
      <w:r w:rsidRPr="00CA6D67">
        <w:rPr>
          <w:rStyle w:val="Fett"/>
          <w:rFonts w:cs="Open Sans SemiCondensed"/>
          <w:lang w:val="fr-CH"/>
        </w:rPr>
        <w:t>Keywords</w:t>
      </w:r>
      <w:r w:rsidRPr="00CA6D67">
        <w:rPr>
          <w:lang w:val="fr-CH"/>
        </w:rPr>
        <w:t>:</w:t>
      </w:r>
      <w:proofErr w:type="gramEnd"/>
      <w:r w:rsidRPr="00CA6D67">
        <w:rPr>
          <w:lang w:val="fr-CH"/>
        </w:rPr>
        <w:t xml:space="preserve"> </w:t>
      </w:r>
      <w:proofErr w:type="spellStart"/>
      <w:r w:rsidR="00F466B8" w:rsidRPr="000C738A">
        <w:rPr>
          <w:lang w:val="fr-CH"/>
        </w:rPr>
        <w:t>Medienpädagogik</w:t>
      </w:r>
      <w:proofErr w:type="spellEnd"/>
      <w:r w:rsidR="00F466B8" w:rsidRPr="000C738A">
        <w:rPr>
          <w:lang w:val="fr-CH"/>
        </w:rPr>
        <w:t xml:space="preserve">, </w:t>
      </w:r>
      <w:proofErr w:type="spellStart"/>
      <w:r w:rsidR="00F466B8" w:rsidRPr="000C738A">
        <w:rPr>
          <w:lang w:val="fr-CH"/>
        </w:rPr>
        <w:t>Digitalisierung</w:t>
      </w:r>
      <w:proofErr w:type="spellEnd"/>
      <w:r w:rsidR="00F466B8" w:rsidRPr="000C738A">
        <w:rPr>
          <w:lang w:val="fr-CH"/>
        </w:rPr>
        <w:t xml:space="preserve">, </w:t>
      </w:r>
      <w:r w:rsidR="000C738A">
        <w:rPr>
          <w:lang w:val="fr-CH"/>
        </w:rPr>
        <w:t>d</w:t>
      </w:r>
      <w:r w:rsidR="00F466B8" w:rsidRPr="000C738A">
        <w:rPr>
          <w:lang w:val="fr-CH"/>
        </w:rPr>
        <w:t xml:space="preserve">igitale </w:t>
      </w:r>
      <w:proofErr w:type="spellStart"/>
      <w:r w:rsidR="00F466B8" w:rsidRPr="000C738A">
        <w:rPr>
          <w:lang w:val="fr-CH"/>
        </w:rPr>
        <w:t>Medien</w:t>
      </w:r>
      <w:proofErr w:type="spellEnd"/>
      <w:r w:rsidR="00F466B8" w:rsidRPr="000C738A">
        <w:rPr>
          <w:lang w:val="fr-CH"/>
        </w:rPr>
        <w:t xml:space="preserve">, </w:t>
      </w:r>
      <w:proofErr w:type="spellStart"/>
      <w:r w:rsidR="00F466B8" w:rsidRPr="000C738A">
        <w:rPr>
          <w:lang w:val="fr-CH"/>
        </w:rPr>
        <w:t>Barrierefreiheit</w:t>
      </w:r>
      <w:proofErr w:type="spellEnd"/>
      <w:r w:rsidR="00F466B8" w:rsidRPr="000C738A">
        <w:rPr>
          <w:lang w:val="fr-CH"/>
        </w:rPr>
        <w:t xml:space="preserve">, </w:t>
      </w:r>
      <w:proofErr w:type="spellStart"/>
      <w:r w:rsidR="00F466B8" w:rsidRPr="000C738A">
        <w:rPr>
          <w:lang w:val="fr-CH"/>
        </w:rPr>
        <w:t>Hilfsmittel</w:t>
      </w:r>
      <w:proofErr w:type="spellEnd"/>
      <w:r w:rsidR="00F466B8" w:rsidRPr="000C738A">
        <w:rPr>
          <w:lang w:val="fr-CH"/>
        </w:rPr>
        <w:t xml:space="preserve">, </w:t>
      </w:r>
      <w:proofErr w:type="spellStart"/>
      <w:r w:rsidR="00F466B8" w:rsidRPr="000C738A">
        <w:rPr>
          <w:lang w:val="fr-CH"/>
        </w:rPr>
        <w:t>Inklusion</w:t>
      </w:r>
      <w:proofErr w:type="spellEnd"/>
      <w:r w:rsidR="00F466B8" w:rsidRPr="000C738A">
        <w:rPr>
          <w:lang w:val="fr-CH"/>
        </w:rPr>
        <w:t xml:space="preserve">, </w:t>
      </w:r>
      <w:r w:rsidR="00F466B8" w:rsidRPr="000C738A">
        <w:rPr>
          <w:noProof/>
          <w:lang w:val="fr-CH"/>
        </w:rPr>
        <w:t>Chancen</w:t>
      </w:r>
      <w:r w:rsidR="00BB7841">
        <w:rPr>
          <w:noProof/>
          <w:lang w:val="fr-CH"/>
        </w:rPr>
        <w:t>-</w:t>
      </w:r>
      <w:r w:rsidR="00F466B8" w:rsidRPr="000C738A">
        <w:rPr>
          <w:noProof/>
          <w:lang w:val="fr-CH"/>
        </w:rPr>
        <w:t>gleichheit</w:t>
      </w:r>
      <w:r w:rsidR="00F466B8" w:rsidRPr="00CA6D67">
        <w:rPr>
          <w:lang w:val="fr-CH"/>
        </w:rPr>
        <w:t xml:space="preserve"> / </w:t>
      </w:r>
      <w:r w:rsidR="00CA6D67" w:rsidRPr="00CA6D67">
        <w:rPr>
          <w:lang w:val="fr-CH"/>
        </w:rPr>
        <w:t>pédagogie axée sur les médias, numérisation, médias numériques, accessibilité, moyen auxiliaire, inclusion, égalité des chances</w:t>
      </w:r>
    </w:p>
    <w:p w14:paraId="26398129" w14:textId="0F4A0295" w:rsidR="001D3BFB" w:rsidRPr="00D10408" w:rsidRDefault="00EA4676" w:rsidP="00C52123">
      <w:pPr>
        <w:pStyle w:val="Textkrper3"/>
        <w:rPr>
          <w:rStyle w:val="Hyperlink"/>
          <w:bCs w:val="0"/>
          <w:iCs w:val="0"/>
          <w:lang w:val="fr-CH"/>
        </w:rPr>
      </w:pPr>
      <w:proofErr w:type="gramStart"/>
      <w:r w:rsidRPr="006D0498">
        <w:rPr>
          <w:rStyle w:val="Fett"/>
          <w:rFonts w:cs="Open Sans SemiCondensed"/>
          <w:lang w:val="fr-FR"/>
        </w:rPr>
        <w:t>DOI</w:t>
      </w:r>
      <w:r w:rsidRPr="006D0498">
        <w:rPr>
          <w:rFonts w:cs="Open Sans SemiCondensed"/>
          <w:lang w:val="fr-FR"/>
        </w:rPr>
        <w:t>:</w:t>
      </w:r>
      <w:proofErr w:type="gramEnd"/>
      <w:r w:rsidRPr="006D0498">
        <w:rPr>
          <w:rFonts w:cs="Open Sans SemiCondensed"/>
          <w:lang w:val="fr-FR"/>
        </w:rPr>
        <w:t xml:space="preserve"> </w:t>
      </w:r>
      <w:r w:rsidR="00D10408">
        <w:fldChar w:fldCharType="begin"/>
      </w:r>
      <w:r w:rsidR="00D10408" w:rsidRPr="00AF352E">
        <w:rPr>
          <w:lang w:val="fr-CH"/>
        </w:rPr>
        <w:instrText>HYPERLINK "https://doi.org/10.57161/z2025-08-04"</w:instrText>
      </w:r>
      <w:r w:rsidR="00D10408">
        <w:fldChar w:fldCharType="separate"/>
      </w:r>
      <w:r w:rsidR="00D10408" w:rsidRPr="00D96168">
        <w:rPr>
          <w:rStyle w:val="Hyperlink"/>
          <w:rFonts w:cs="Open Sans SemiCondensed"/>
          <w:lang w:val="fr-FR"/>
        </w:rPr>
        <w:t>https://doi.org/10.57161/z2025-08-</w:t>
      </w:r>
      <w:r w:rsidR="00D10408" w:rsidRPr="00D96168">
        <w:rPr>
          <w:rStyle w:val="Hyperlink"/>
          <w:lang w:val="fr-FR"/>
        </w:rPr>
        <w:t>04</w:t>
      </w:r>
      <w:r w:rsidR="00D10408">
        <w:fldChar w:fldCharType="end"/>
      </w:r>
    </w:p>
    <w:p w14:paraId="071CDA17" w14:textId="104DC8E7" w:rsidR="001161D6" w:rsidRPr="00C52123" w:rsidRDefault="001161D6" w:rsidP="00C52123">
      <w:pPr>
        <w:pStyle w:val="Textkrper3"/>
      </w:pPr>
      <w:r w:rsidRPr="00C52123">
        <w:t xml:space="preserve">Schweizerische Zeitschrift für Heilpädagogik, Jg. </w:t>
      </w:r>
      <w:r w:rsidR="00E8784F" w:rsidRPr="00C52123">
        <w:t>31</w:t>
      </w:r>
      <w:r w:rsidRPr="00C52123">
        <w:t xml:space="preserve">, </w:t>
      </w:r>
      <w:r w:rsidR="00E8784F" w:rsidRPr="00C52123">
        <w:t>08</w:t>
      </w:r>
      <w:r w:rsidRPr="00C52123">
        <w:t>/</w:t>
      </w:r>
      <w:r w:rsidR="00E8784F" w:rsidRPr="00C52123">
        <w:t>2025</w:t>
      </w:r>
    </w:p>
    <w:p w14:paraId="78E74FD0" w14:textId="77777777" w:rsidR="000E6A66" w:rsidRPr="00153133" w:rsidRDefault="000E6A66" w:rsidP="00C52123">
      <w:pPr>
        <w:pStyle w:val="Textkrper3"/>
        <w:rPr>
          <w:lang w:val="fr-CH"/>
        </w:rPr>
      </w:pPr>
      <w:r w:rsidRPr="00153133">
        <w:rPr>
          <w:noProof/>
        </w:rPr>
        <w:drawing>
          <wp:inline distT="0" distB="0" distL="0" distR="0" wp14:anchorId="3319ED51" wp14:editId="04B20C3A">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1">
                      <a:extLst>
                        <a:ext uri="{96DAC541-7B7A-43D3-8B79-37D633B846F1}">
                          <asvg:svgBlip xmlns:asvg="http://schemas.microsoft.com/office/drawing/2016/SVG/main" r:embed="rId12"/>
                        </a:ext>
                      </a:extLst>
                    </a:blip>
                    <a:stretch>
                      <a:fillRect/>
                    </a:stretch>
                  </pic:blipFill>
                  <pic:spPr>
                    <a:xfrm>
                      <a:off x="0" y="0"/>
                      <a:ext cx="1143000" cy="400050"/>
                    </a:xfrm>
                    <a:prstGeom prst="rect">
                      <a:avLst/>
                    </a:prstGeom>
                  </pic:spPr>
                </pic:pic>
              </a:graphicData>
            </a:graphic>
          </wp:inline>
        </w:drawing>
      </w:r>
    </w:p>
    <w:p w14:paraId="5CEDC5E3" w14:textId="57F4BEE3" w:rsidR="001114E2" w:rsidRPr="00894CF8" w:rsidRDefault="009838C1" w:rsidP="00855097">
      <w:pPr>
        <w:pStyle w:val="berschrift1"/>
      </w:pPr>
      <w:r w:rsidRPr="00894CF8">
        <w:t>Einleitung</w:t>
      </w:r>
    </w:p>
    <w:p w14:paraId="6EFCB4EF" w14:textId="552137FE" w:rsidR="0042617B" w:rsidRDefault="00D60D86" w:rsidP="00EA067C">
      <w:pPr>
        <w:pStyle w:val="Textkrper"/>
        <w:ind w:firstLine="0"/>
      </w:pPr>
      <w:r w:rsidRPr="00D60D86">
        <w:t>Im letzten J</w:t>
      </w:r>
      <w:r>
        <w:t xml:space="preserve">ahr häuften sich in der Presse </w:t>
      </w:r>
      <w:r w:rsidR="001B26F6">
        <w:t>Berichte</w:t>
      </w:r>
      <w:r>
        <w:t xml:space="preserve"> zu den negativen Auswirkungen von digitalen Geräten</w:t>
      </w:r>
      <w:r w:rsidR="00670ACB">
        <w:t>,</w:t>
      </w:r>
      <w:r>
        <w:t xml:space="preserve"> insbesondere </w:t>
      </w:r>
      <w:r w:rsidR="00AE0B60">
        <w:t xml:space="preserve">zu </w:t>
      </w:r>
      <w:r>
        <w:t>Handys in der Schule. Ein Handy-Verbot an Schulen wird aktuell intensiv diskutiert</w:t>
      </w:r>
      <w:r w:rsidR="009838C1">
        <w:t xml:space="preserve"> </w:t>
      </w:r>
      <w:sdt>
        <w:sdtPr>
          <w:alias w:val="To edit, see citavi.com/edit"/>
          <w:tag w:val="CitaviPlaceholder#eff1837a-feae-4f86-b0f0-c4475abdcd51"/>
          <w:id w:val="-441614309"/>
          <w:placeholder>
            <w:docPart w:val="6034AE855EE24295B0F5E39E458F45E9"/>
          </w:placeholder>
        </w:sdtPr>
        <w:sdtEndPr/>
        <w:sdtContent>
          <w:r w:rsidR="009838C1">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zU1YWE2LTdjZWMtNGQ2NC1hNzIxLTVkMzBhNTZhMmRhMCIsIlJhbmdlTGVuZ3RoIjoxMiwiUmVmZXJlbmNlSWQiOiI2MDU5ZTViOS1mOTE5LTRhY2UtYTA2My01ZGI0YjlkNTU4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xLjIwMjQiLCJBdXRob3JzIjpbeyIkaWQiOiI3IiwiJHR5cGUiOiJTd2lzc0FjYWRlbWljLkNpdGF2aS5QZXJzb24sIFN3aXNzQWNhZGVtaWMuQ2l0YXZpIiwiTGFzdE5hbWUiOiJTUkYxIiwiUHJvdGVjdGVkIjpmYWxzZSwiU2V4IjowLCJDcmVhdGVkQnkiOiJfQ29yaW5uZSBSZWJlciIsIkNyZWF0ZWRPbiI6IjIwMjUtMDEtMjRUMTA6MDQ6MTAiLCJNb2RpZmllZEJ5IjoiX0NvcmlubmUgUmViZXIiLCJJZCI6IjZiZWM0Y2Q4LTllOTYtNGY2MC05M2Q2LWJlYTU5ZDkzM2JkNSIsIk1vZGlmaWVkT24iOiIyMDI1LTAxLTI0VDEwOjA0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3JmLmNoL3JhZGlvLXNyZi0xL2tpbmRlci11bmQtc21hcnRwaG9uZXMtYnJhdWNodC1lcy1hbi1kZW4tc2NodWxlbi1laW4taGFuZHl2ZXJib3QiLCJVcmlTdHJpbmciOiJodHRwczovL3d3dy5zcmYuY2gvcmFkaW8tc3JmLTEva2luZGVyLXVuZC1zbWFydHBob25lcy1icmF1Y2h0LWVzLWFuLWRlbi1zY2h1bGVuLWVpbi1oYW5keXZlcmJvd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}</w:instrText>
          </w:r>
          <w:r w:rsidR="009838C1">
            <w:fldChar w:fldCharType="separate"/>
          </w:r>
          <w:r w:rsidR="009714EE">
            <w:t>(SRF1, 2024)</w:t>
          </w:r>
          <w:r w:rsidR="009838C1">
            <w:fldChar w:fldCharType="end"/>
          </w:r>
        </w:sdtContent>
      </w:sdt>
      <w:r>
        <w:t xml:space="preserve">. Skandinavische Länder werden als Beispiele </w:t>
      </w:r>
      <w:r w:rsidR="00036E83">
        <w:t>herangezogen</w:t>
      </w:r>
      <w:r w:rsidR="00A263F7">
        <w:t>.</w:t>
      </w:r>
      <w:r>
        <w:t xml:space="preserve"> </w:t>
      </w:r>
      <w:r w:rsidR="00A263F7">
        <w:t>Sie hätten</w:t>
      </w:r>
      <w:r>
        <w:t xml:space="preserve"> an Schulen </w:t>
      </w:r>
      <w:r w:rsidR="009838C1">
        <w:t>zu stark</w:t>
      </w:r>
      <w:r>
        <w:t xml:space="preserve"> auf Digitalisierung gesetzt </w:t>
      </w:r>
      <w:r w:rsidR="009838C1">
        <w:t xml:space="preserve">und </w:t>
      </w:r>
      <w:r w:rsidR="00A263F7">
        <w:t>kehren</w:t>
      </w:r>
      <w:r w:rsidR="00036E83">
        <w:t xml:space="preserve"> jetzt zum analogen Lernen zurück</w:t>
      </w:r>
      <w:r>
        <w:t xml:space="preserve"> </w:t>
      </w:r>
      <w:sdt>
        <w:sdtPr>
          <w:alias w:val="To edit, see citavi.com/edit"/>
          <w:tag w:val="CitaviPlaceholder#b05d39da-26c1-4b90-8464-49f91e143b74"/>
          <w:id w:val="-1230772292"/>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kwYTdiLWRjNTQtNGRmMS1iZTQ5LWYxOWVkZjY0YTdjOCIsIlJhbmdlTGVuZ3RoIjoxNiwiUmVmZXJlbmNlSWQiOiI0MGNmNzY3YS1hNGVjLTQ3ZTItOWY0ZC1iZDQ3NGJkOTUw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pkZi5kZS9uYWNocmljaHRlbi9wb2xpdGlrL2F1c2xhbmQvZGFlbmVtYXJrLWRpZ2l0YWxpc2llcnVuZy1zY2h1bGUtMTAwLmh0bWwiLCJVcmlTdHJpbmciOiJodHRwczovL3d3dy56ZGYuZGUvbmFjaHJpY2h0ZW4vcG9saXRpay9hdXNsYW5kL2RhZW5lbWFyay1kaWdpdGFsaXNpZXJ1bmctc2NodWxlLTEwM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}</w:instrText>
          </w:r>
          <w:r>
            <w:fldChar w:fldCharType="separate"/>
          </w:r>
          <w:r w:rsidR="009714EE">
            <w:t>(zdfheute, 2024)</w:t>
          </w:r>
          <w:r>
            <w:fldChar w:fldCharType="end"/>
          </w:r>
        </w:sdtContent>
      </w:sdt>
      <w:r>
        <w:t>.</w:t>
      </w:r>
      <w:r w:rsidR="009838C1">
        <w:t xml:space="preserve"> </w:t>
      </w:r>
      <w:r w:rsidR="005424ED">
        <w:t xml:space="preserve">Doch wie </w:t>
      </w:r>
      <w:r w:rsidR="009838C1">
        <w:t>sieht eine heilpädagogische Perspektive zum Thema Digitali</w:t>
      </w:r>
      <w:r w:rsidR="00A74986">
        <w:t>tät</w:t>
      </w:r>
      <w:r w:rsidR="009838C1">
        <w:t xml:space="preserve"> und Schule aus? </w:t>
      </w:r>
    </w:p>
    <w:p w14:paraId="6FB61BFF" w14:textId="77777777" w:rsidR="00C32871" w:rsidRDefault="00C32871" w:rsidP="00C32871">
      <w:pPr>
        <w:pStyle w:val="berschrift1"/>
      </w:pPr>
      <w:r>
        <w:t>Kompetenter Umgang mit Medien als Voraussetzung für Teilhabe</w:t>
      </w:r>
      <w:r w:rsidR="00CD6033">
        <w:t xml:space="preserve"> – nicht alle haben die gleichen Möglichkeiten</w:t>
      </w:r>
    </w:p>
    <w:p w14:paraId="385D0A7C" w14:textId="5FCD9CA6" w:rsidR="00C32871" w:rsidRPr="00C32871" w:rsidRDefault="008B3D49" w:rsidP="00953443">
      <w:pPr>
        <w:pStyle w:val="Textkrper"/>
        <w:ind w:firstLine="0"/>
      </w:pPr>
      <w:r>
        <w:t xml:space="preserve">Über die App des Sportvereins melden wir uns für das nächste Training an. Einzahlungen erledigen wir mit dem QR-Code bequem am Küchentisch. ChatGPT beantwortet uns die Frage, welches Spiel wir kaufen sollen, wenn wir gerne «Siedler von Catan» und «Dominion» spielen. Digitale Möglichkeiten sind aus unserem Alltag nicht mehr wegzudenken. Ob wir Zugang zu diesen Möglichkeiten haben und </w:t>
      </w:r>
      <w:r w:rsidR="006554F5">
        <w:t>w</w:t>
      </w:r>
      <w:r>
        <w:t>issen</w:t>
      </w:r>
      <w:r w:rsidR="00670ACB">
        <w:t>,</w:t>
      </w:r>
      <w:r>
        <w:t xml:space="preserve"> wie wir </w:t>
      </w:r>
      <w:r w:rsidR="005C5A9C">
        <w:t xml:space="preserve">sie </w:t>
      </w:r>
      <w:r>
        <w:t>sicher und gewinnbringen</w:t>
      </w:r>
      <w:r w:rsidR="00670ACB">
        <w:t>d</w:t>
      </w:r>
      <w:r>
        <w:t xml:space="preserve"> nutzen können, hat Einfluss auf unsere gesellschaftliche Teilhabe </w:t>
      </w:r>
      <w:sdt>
        <w:sdtPr>
          <w:alias w:val="To edit, see citavi.com/edit"/>
          <w:tag w:val="CitaviPlaceholder#5e4653ac-0dbe-4bb6-9495-0c7035eb18e5"/>
          <w:id w:val="2099363919"/>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DU5ZDlmLWZhZjAtNDg5MC04NTM0LTliMGU1YjIwY2FhMSIsIlJhbmdlTGVuZ3RoIjozMiwiUmVmZXJlbmNlSWQiOiIxZWVkMThkOS02MTE5LTQ3YWQtOTM4MS04ZjQ5NTZhY2Rk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wvbj5cclxuICA8aW4+dHJ1ZTwvaW4+XHJcbiAgPG9zPjk8L29zPlxyXG4gIDxwcz45PC9wcz5cclxuPC9zcD5cclxuPGVwPlxyXG4gIDxuPjEzPC9uPlxyXG4gIDxpbj50cnVlPC9pbj5cclxuICA8b3M+MTM8L29zPlxyXG4gIDxwcz4xMzwvcHM+XHJcbjwvZXA+XHJcbjxvcz45LTEz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}</w:instrText>
          </w:r>
          <w:r>
            <w:fldChar w:fldCharType="separate"/>
          </w:r>
          <w:r w:rsidR="009714EE">
            <w:t>(Bosse</w:t>
          </w:r>
          <w:r w:rsidR="003540A9">
            <w:t xml:space="preserve"> et al.</w:t>
          </w:r>
          <w:r w:rsidR="009714EE">
            <w:t>, 2019)</w:t>
          </w:r>
          <w:r>
            <w:fldChar w:fldCharType="end"/>
          </w:r>
        </w:sdtContent>
      </w:sdt>
      <w:r>
        <w:t>.</w:t>
      </w:r>
      <w:r w:rsidR="00F1186E">
        <w:t xml:space="preserve"> Die Forschung zeigt, dass nicht alle Menschen im </w:t>
      </w:r>
      <w:r w:rsidR="00F1186E">
        <w:lastRenderedPageBreak/>
        <w:t>gleichen Masse von den Chancen der Digitalisierung profitieren b</w:t>
      </w:r>
      <w:r w:rsidR="00C83E83">
        <w:t>eziehungsweise</w:t>
      </w:r>
      <w:r w:rsidR="00F1186E">
        <w:t xml:space="preserve"> sich vor deren Risiken schützen können. </w:t>
      </w:r>
      <w:r w:rsidR="002A36B5">
        <w:t xml:space="preserve">Soziale Herkunft und Bildung spielen in dieser Beziehung eine bedeutsame Rolle </w:t>
      </w:r>
      <w:sdt>
        <w:sdtPr>
          <w:alias w:val="To edit, see citavi.com/edit"/>
          <w:tag w:val="CitaviPlaceholder#a52fbfb7-1899-4902-863b-78ecdb5dbd3c"/>
          <w:id w:val="-1727214561"/>
          <w:placeholder>
            <w:docPart w:val="6034AE855EE24295B0F5E39E458F45E9"/>
          </w:placeholder>
        </w:sdtPr>
        <w:sdtEndPr/>
        <w:sdtContent>
          <w:r w:rsidR="002A36B5">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DEyODYxLWVlYzQtNGY4Zi1hMjI5LThiNDUzZTM4ZGE4NiIsIlJhbmdlTGVuZ3RoIjoyMCwiUmVmZXJlbmNlSWQiOiI2ZDYxMzAyMS0wOTExLTRkNTctYTFiZi0yODA0OTNmOGNh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mVzZWFyY2hnYXRlLm5ldC9wdWJsaWNhdGlvbi8zNjM1MDQwNzFfU2Nocml0dGVfUmljaHR1bmdfRGlnaXRhbGlzaWVydW5nX1dlcl9rb21tdF9taXRfU296aWFsZV9VbmdsZWljaGhlaXRlbl9pbV9kaWdpdGFsZW5fQmVyZWljaCIsIlVyaVN0cmluZyI6Imh0dHBzOi8vd3d3LnJlc2VhcmNoZ2F0ZS5uZXQvcHVibGljYXRpb24vMzYzNTA0MDcxX1NjaHJpdHRlX1JpY2h0dW5nX0RpZ2l0YWxpc2llcnVuZ19XZXJfa29tbXRfbWl0X1NvemlhbGVfVW5nbGVpY2hoZWl0ZW5faW1fZGlnaXRhbGVuX0JlcmVpY2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QmVybmhhcmQiLCJMYXN0TmFtZSI6IlN0YW5kbCIsIlByb3RlY3RlZCI6ZmFsc2UsIlNleCI6MiwiQ3JlYXRlZEJ5IjoiX0NvcmlubmUgUmViZXIiLCJDcmVhdGVkT24iOiIyMDIzLTAyLTAxVDE1OjM5OjE4IiwiTW9kaWZpZWRCeSI6Il9Db3Jpbm5lIFJlYmVyIiwiSWQiOiJhNmU5MjIzOC1lY2FhLTQzZjctYWVmNS04MWQ3MTAxNTQ4NjUiLCJNb2RpZmllZE9uIjoiMjAyMy0wMi0wMVQxNTozOT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E1PC9uPlxyXG4gIDxpbj50cnVlPC9pbj5cclxuICA8b3M+MTE1PC9vcz5cclxuICA8cHM+MTE1PC9wcz5cclxuPC9zcD5cclxuPGVwPlxyXG4gIDxuPjEyODwvbj5cclxuICA8aW4+dHJ1ZTwvaW4+XHJcbiAgPG9zPjEyODwvb3M+XHJcbiAgPHBzPjEyODwvcHM+XHJcbjwvZXA+XHJcbjxvcz4xMTUtMTI4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HJlZiI6IjI0In0seyIkcmVmIjoiMjM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2Nzwvbj5cclxuICA8aW4+dHJ1ZTwvaW4+XHJcbiAgPG9zPjY2Nzwvb3M+XHJcbiAgPHBzPjY2NzwvcHM+XHJcbjwvc3A+XHJcbjxlcD5cclxuICA8bj42Nzg8L24+XHJcbiAgPGluPnRydWU8L2luPlxyXG4gIDxvcz42Nzg8L29zPlxyXG4gIDxwcz42Nzg8L3BzPlxyXG48L2VwPlxyXG48b3M+NjY3LTY3OD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}</w:instrText>
          </w:r>
          <w:r w:rsidR="002A36B5">
            <w:fldChar w:fldCharType="separate"/>
          </w:r>
          <w:r w:rsidR="009714EE">
            <w:t>(Bollag et al., 2022; Iske</w:t>
          </w:r>
          <w:r w:rsidR="00313F3B">
            <w:t> </w:t>
          </w:r>
          <w:r w:rsidR="009714EE">
            <w:t>&amp; Kutscher, 2020; Kutscher &amp; Iske, 2022)</w:t>
          </w:r>
          <w:r w:rsidR="002A36B5">
            <w:fldChar w:fldCharType="end"/>
          </w:r>
        </w:sdtContent>
      </w:sdt>
      <w:r w:rsidR="002A36B5">
        <w:t xml:space="preserve">. </w:t>
      </w:r>
    </w:p>
    <w:p w14:paraId="646812D5" w14:textId="142D972A" w:rsidR="00036E83" w:rsidRDefault="00C32871" w:rsidP="00036E83">
      <w:pPr>
        <w:pStyle w:val="berschrift2"/>
      </w:pPr>
      <w:proofErr w:type="spellStart"/>
      <w:proofErr w:type="gramStart"/>
      <w:r>
        <w:t>Schüler:innen</w:t>
      </w:r>
      <w:proofErr w:type="spellEnd"/>
      <w:proofErr w:type="gramEnd"/>
      <w:r>
        <w:t xml:space="preserve"> mit </w:t>
      </w:r>
      <w:r w:rsidR="002C5D00">
        <w:t>kognitiven Beeinträchtigungen</w:t>
      </w:r>
      <w:r>
        <w:t xml:space="preserve"> haben weniger Zugang und Begleitung</w:t>
      </w:r>
    </w:p>
    <w:p w14:paraId="07A762C7" w14:textId="59184F2E" w:rsidR="002C5D00" w:rsidRPr="00EB15B3" w:rsidRDefault="002C5D00" w:rsidP="00953443">
      <w:pPr>
        <w:pStyle w:val="Textkrper"/>
        <w:ind w:firstLine="0"/>
      </w:pPr>
      <w:r>
        <w:t xml:space="preserve">Verschiedene Studien zeigen, dass Menschen mit kognitiven </w:t>
      </w:r>
      <w:r w:rsidR="00C5772B">
        <w:t xml:space="preserve">Beeinträchtigungen </w:t>
      </w:r>
      <w:r>
        <w:t>weniger Geräte mit Internetzugang besitzen</w:t>
      </w:r>
      <w:r w:rsidR="001E2FB1">
        <w:t xml:space="preserve"> </w:t>
      </w:r>
      <w:sdt>
        <w:sdtPr>
          <w:alias w:val="To edit, see citavi.com/edit"/>
          <w:tag w:val="CitaviPlaceholder#a9c4c540-8610-4185-a6b6-f656332ebc8e"/>
          <w:id w:val="1238669609"/>
          <w:placeholder>
            <w:docPart w:val="6034AE855EE24295B0F5E39E458F45E9"/>
          </w:placeholder>
        </w:sdtPr>
        <w:sdtEndPr/>
        <w:sdtContent>
          <w:r w:rsidR="00A74986">
            <w:fldChar w:fldCharType="begin"/>
          </w:r>
          <w:r w:rsidR="00A749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mIxY2Y2LTAxYzQtNDYwNy05OTM0LTRhYWY2YzY5NGI2OCIsIlJhbmdlU3RhcnQiOjI5LCJSYW5nZUxlbmd0aCI6MTMsIlJlZmVyZW5jZUlkIjoiODZlZmUzZDItZmZiYS00ZWQ0LTljMTgtZWNjZWZjOGE5Yzd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mdvIiwiTGFzdE5hbWUiOiJCb3NzZSIsIlByb3RlY3RlZCI6ZmFsc2UsIlNleCI6MCwiQ3JlYXRlZEJ5IjoiX0NvcmlubmUgUmViZXIiLCJDcmVhdGVkT24iOiIyMDIzLTAxLTA1VDEzOjE3OjU2IiwiTW9kaWZpZWRCeSI6Il9Db3Jpbm5lIFJlYmVyIiwiSWQiOiI1MjNmNTdlNC04NTQ4LTQ2MWQtODJlMi1lOTU2NDQwZTcwYjMiLCJNb2RpZmllZE9uIjoiMjAyMy0wMS0wNVQxMzoxNzo1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MjM8L24+XHJcbiAgPGluPnRydWU8L2luPlxyXG4gIDxvcz43MjM8L29zPlxyXG4gIDxwcz43MjM8L3BzPlxyXG48L3NwPlxyXG48ZXA+XHJcbiAgPG4+NzM0PC9uPlxyXG4gIDxpbj50cnVlPC9pbj5cclxuICA8b3M+NzM0PC9vcz5cclxuICA8cHM+NzM0PC9wcz5cclxuPC9lcD5cclxuPG9zPjcyMy03MzQ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WYW5lc3NhIiwiTGFzdE5hbWUiOiJIZWl0cGxhdHoiLCJNaWRkbGVOYW1lIjoiTi4iLCJQcm90ZWN0ZWQiOmZhbHNlLCJTZXgiOjEsIkNyZWF0ZWRCeSI6Il9Db3Jpbm5lIFJlYmVyIiwiQ3JlYXRlZE9uIjoiMjAyMy0wMi0wM1QxMzozMzozMyIsIk1vZGlmaWVkQnkiOiJfQ29yaW5uZSBSZWJlciIsIklkIjoiMWZjZGM3NmQtNGU5Yi00NWQxLWFkNzUtNzQwNTQzNzExZjU0IiwiTW9kaWZpZWRPbiI6IjIwMjMtMDItMDNUMTM6MzM6Mz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}</w:instrText>
          </w:r>
          <w:r w:rsidR="00A74986">
            <w:fldChar w:fldCharType="separate"/>
          </w:r>
          <w:r w:rsidR="00A74986">
            <w:t>(Alfredson Ågren et al., 2020; Bosse, 2022; Dirks &amp; Linke, 2019; Heitplatz, 2020)</w:t>
          </w:r>
          <w:r w:rsidR="00A74986">
            <w:fldChar w:fldCharType="end"/>
          </w:r>
        </w:sdtContent>
      </w:sdt>
      <w:r>
        <w:t>.</w:t>
      </w:r>
      <w:r w:rsidR="001E2FB1">
        <w:t xml:space="preserve"> Besonders wenig Zugang zu digitalen Geräten haben Menschen mit Behinderungen, die in Institutionen leben </w:t>
      </w:r>
      <w:sdt>
        <w:sdtPr>
          <w:alias w:val="To edit, see citavi.com/edit"/>
          <w:tag w:val="CitaviPlaceholder#7256b8ad-34b7-43f0-9c96-a0f040b7141c"/>
          <w:id w:val="-2143649261"/>
          <w:placeholder>
            <w:docPart w:val="6034AE855EE24295B0F5E39E458F45E9"/>
          </w:placeholder>
        </w:sdtPr>
        <w:sdtEndPr/>
        <w:sdtContent>
          <w:r w:rsidR="001E2FB1">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E0ZjJjLThkYzQtNGY1Ni1hZjZmLTU2NmQ2OWY5NmRmNiIsIlJhbmdlTGVuZ3RoIjoyMSwiUmVmZXJlbmNlSWQiOiI3Mzg5MmJiMS1jZTk1LTRhNTktOWJiZS1kMTY1ZDllMTRi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}</w:instrText>
          </w:r>
          <w:r w:rsidR="001E2FB1">
            <w:fldChar w:fldCharType="separate"/>
          </w:r>
          <w:r w:rsidR="009714EE">
            <w:t>(Bosse &amp; Eggert, 2019; Bosse</w:t>
          </w:r>
          <w:r w:rsidR="002C2606">
            <w:t xml:space="preserve"> et al.</w:t>
          </w:r>
          <w:r w:rsidR="009714EE">
            <w:t>, 2019</w:t>
          </w:r>
          <w:r w:rsidR="00DF414D">
            <w:t>c</w:t>
          </w:r>
          <w:r w:rsidR="009714EE">
            <w:t>)</w:t>
          </w:r>
          <w:r w:rsidR="001E2FB1">
            <w:fldChar w:fldCharType="end"/>
          </w:r>
        </w:sdtContent>
      </w:sdt>
      <w:r w:rsidR="001E2FB1">
        <w:t xml:space="preserve">. </w:t>
      </w:r>
      <w:r w:rsidR="006147E0">
        <w:t xml:space="preserve">Trotzdem sind Smartphones auch bei Menschen mit kognitiven Beeinträchtigungen weit verbreitet </w:t>
      </w:r>
      <w:sdt>
        <w:sdtPr>
          <w:alias w:val="To edit, see citavi.com/edit"/>
          <w:tag w:val="CitaviPlaceholder#74b4627e-9bba-422c-b951-18716fd2b533"/>
          <w:id w:val="2021817374"/>
          <w:placeholder>
            <w:docPart w:val="6034AE855EE24295B0F5E39E458F45E9"/>
          </w:placeholder>
        </w:sdtPr>
        <w:sdtEndPr/>
        <w:sdtContent>
          <w:r w:rsidR="006147E0">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TkxMGJjLWU2YTctNGZhNS1iZmRkLWNlOGM3MzRhYzg2NyIsIlJhbmdlTGVuZ3RoIjozMSwiUmVmZXJlbmNlSWQiOiIxZDdlMTMyMy0xZGZmLTQ2YjEtYjFkYy1hMTBjZWIzZmU1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}</w:instrText>
          </w:r>
          <w:r w:rsidR="006147E0">
            <w:fldChar w:fldCharType="separate"/>
          </w:r>
          <w:r w:rsidR="009714EE">
            <w:t>(Bosse</w:t>
          </w:r>
          <w:r w:rsidR="002C2606">
            <w:t xml:space="preserve"> et al.</w:t>
          </w:r>
          <w:r w:rsidR="009714EE">
            <w:t>, 2019</w:t>
          </w:r>
          <w:r w:rsidR="00DF414D">
            <w:t>c</w:t>
          </w:r>
          <w:r w:rsidR="009714EE">
            <w:t>)</w:t>
          </w:r>
          <w:r w:rsidR="006147E0">
            <w:fldChar w:fldCharType="end"/>
          </w:r>
        </w:sdtContent>
      </w:sdt>
      <w:r w:rsidR="006147E0">
        <w:t>.</w:t>
      </w:r>
      <w:r w:rsidR="00EC5309" w:rsidDel="00EC5309">
        <w:t xml:space="preserve"> </w:t>
      </w:r>
      <w:r w:rsidR="001E2FB1" w:rsidRPr="00EB15B3">
        <w:t>Weiter zei</w:t>
      </w:r>
      <w:r w:rsidR="0008787F" w:rsidRPr="00EB15B3">
        <w:t>gt sich</w:t>
      </w:r>
      <w:r w:rsidR="001E2FB1" w:rsidRPr="00EB15B3">
        <w:t xml:space="preserve">, dass Jugendliche mit kognitiven Beeinträchtigungen zwar die gleichen Tools nutzen wie </w:t>
      </w:r>
      <w:r w:rsidR="0088483D">
        <w:t>andere</w:t>
      </w:r>
      <w:r w:rsidR="001E2FB1" w:rsidRPr="00EB15B3">
        <w:t xml:space="preserve"> Jugendliche, sich ihr Nutzungsverhalten aber unterscheidet</w:t>
      </w:r>
      <w:r w:rsidR="000F2478" w:rsidRPr="00EB15B3">
        <w:t xml:space="preserve">. So nutzen Jugendliche mit kognitiven Beeinträchtigungen das Internet deutlich </w:t>
      </w:r>
      <w:r w:rsidR="00C13734" w:rsidRPr="00EB15B3">
        <w:t>weniger,</w:t>
      </w:r>
      <w:r w:rsidR="000F2478" w:rsidRPr="00EB15B3">
        <w:t xml:space="preserve"> um Informationen zu suchen und Kontakt zu Freunden zu halten als Gleichaltrige ohne Behinderungen. Dafür spielen sie mehr digitale Spiele</w:t>
      </w:r>
      <w:r w:rsidR="001E2FB1" w:rsidRPr="00EB15B3">
        <w:t xml:space="preserve"> </w:t>
      </w:r>
      <w:sdt>
        <w:sdtPr>
          <w:alias w:val="To edit, see citavi.com/edit"/>
          <w:tag w:val="CitaviPlaceholder#6c477b7d-fc8b-4018-95d7-77de2c84bca7"/>
          <w:id w:val="316923801"/>
          <w:placeholder>
            <w:docPart w:val="6034AE855EE24295B0F5E39E458F45E9"/>
          </w:placeholder>
        </w:sdtPr>
        <w:sdtEndPr/>
        <w:sdtContent>
          <w:r w:rsidR="001E2FB1" w:rsidRPr="00EB15B3">
            <w:fldChar w:fldCharType="begin"/>
          </w:r>
          <w:r w:rsidR="009714EE" w:rsidRPr="00EB15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WZiMzMxLTQ5OWMtNDAxZS05NTc0LThhY2IyMjQ0OTc3ZCIsIlJhbmdlTGVuZ3RoIjozMCwiUmVmZXJlbmNlSWQiOiJjMGEyZWM3Ni0xMzE3LTQ0OWItOWEzOS0yYTVmM2U1YzFm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}</w:instrText>
          </w:r>
          <w:r w:rsidR="001E2FB1" w:rsidRPr="00EB15B3">
            <w:fldChar w:fldCharType="separate"/>
          </w:r>
          <w:r w:rsidR="009714EE" w:rsidRPr="00EB15B3">
            <w:t>(Alfredson Ågren et al., 2020)</w:t>
          </w:r>
          <w:r w:rsidR="001E2FB1" w:rsidRPr="00EB15B3">
            <w:fldChar w:fldCharType="end"/>
          </w:r>
        </w:sdtContent>
      </w:sdt>
      <w:r w:rsidR="001E2FB1" w:rsidRPr="00EB15B3">
        <w:t xml:space="preserve">. </w:t>
      </w:r>
      <w:r w:rsidR="0008787F" w:rsidRPr="00EB15B3">
        <w:t xml:space="preserve">Es scheint, dass </w:t>
      </w:r>
      <w:r w:rsidR="000F2478" w:rsidRPr="00EB15B3">
        <w:t>Menschen mit kognitiven Beeinträchtigungen</w:t>
      </w:r>
      <w:r w:rsidR="0008787F" w:rsidRPr="00EB15B3">
        <w:t xml:space="preserve"> digitale Medien vor allem konsumier</w:t>
      </w:r>
      <w:r w:rsidR="000F2478" w:rsidRPr="00EB15B3">
        <w:t>en</w:t>
      </w:r>
      <w:r w:rsidR="0008787F" w:rsidRPr="00EB15B3">
        <w:t xml:space="preserve"> und kaum aktiv handelnd nutz</w:t>
      </w:r>
      <w:r w:rsidR="000F2478" w:rsidRPr="00EB15B3">
        <w:t>en</w:t>
      </w:r>
      <w:r w:rsidR="0008787F" w:rsidRPr="00EB15B3">
        <w:t>.</w:t>
      </w:r>
    </w:p>
    <w:p w14:paraId="3B852743" w14:textId="62AD9472" w:rsidR="006904B3" w:rsidRDefault="006147E0" w:rsidP="00340177">
      <w:pPr>
        <w:pStyle w:val="Textkrper"/>
      </w:pPr>
      <w:r>
        <w:t>Damit Menschen mit kognitiven Beeinträchtigungen</w:t>
      </w:r>
      <w:r w:rsidR="00670ACB">
        <w:t xml:space="preserve"> von</w:t>
      </w:r>
      <w:r>
        <w:t xml:space="preserve"> den Chancen der Digitalität profitieren und sich vor den Risiken schützen können</w:t>
      </w:r>
      <w:r w:rsidR="00670ACB">
        <w:t>,</w:t>
      </w:r>
      <w:r>
        <w:t xml:space="preserve"> sind sie auf Unterstützung angewiesen. Besonders wenn es darum geht</w:t>
      </w:r>
      <w:r w:rsidR="00670ACB">
        <w:t>,</w:t>
      </w:r>
      <w:r>
        <w:t xml:space="preserve"> Gefahren zu erkennen, braucht es Begleitung </w:t>
      </w:r>
      <w:sdt>
        <w:sdtPr>
          <w:alias w:val="To edit, see citavi.com/edit"/>
          <w:tag w:val="CitaviPlaceholder#c55fb14c-e9aa-4a78-a3bb-c6a0c2db7dc4"/>
          <w:id w:val="-1528792460"/>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U4OTFlLWRkZmMtNGRlOS05ZTQ5LTkxZjczMzlkMTE2OCIsIlJhbmdlTGVuZ3RoIjozMSwiUmVmZXJlbmNlSWQiOiIxZDdlMTMyMy0xZGZmLTQ2YjEtYjFkYy1hMTBjZWIzZmU1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}</w:instrText>
          </w:r>
          <w:r>
            <w:fldChar w:fldCharType="separate"/>
          </w:r>
          <w:r w:rsidR="009714EE">
            <w:t>(Bosse</w:t>
          </w:r>
          <w:r w:rsidR="002C2606">
            <w:t xml:space="preserve"> et al.</w:t>
          </w:r>
          <w:r w:rsidR="009714EE">
            <w:t>, 2019</w:t>
          </w:r>
          <w:r w:rsidR="00DF414D">
            <w:t>c</w:t>
          </w:r>
          <w:r w:rsidR="009714EE">
            <w:t>)</w:t>
          </w:r>
          <w:r>
            <w:fldChar w:fldCharType="end"/>
          </w:r>
        </w:sdtContent>
      </w:sdt>
      <w:r>
        <w:t xml:space="preserve">. Dem Umfeld kommt </w:t>
      </w:r>
      <w:r w:rsidR="000F2478">
        <w:t>in dieser Beziehung</w:t>
      </w:r>
      <w:r>
        <w:t xml:space="preserve"> eine bedeutsame Rolle zu </w:t>
      </w:r>
      <w:sdt>
        <w:sdtPr>
          <w:alias w:val="To edit, see citavi.com/edit"/>
          <w:tag w:val="CitaviPlaceholder#5c9ff1f9-fa46-4d3f-bc8d-e578a856ac4c"/>
          <w:id w:val="753401928"/>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M5YmQ4LWE2MzItNDAyNS1iNGZjLTk1NDhmMzFiMmFlYyIsIlJhbmdlTGVuZ3RoIjoxNywiUmVmZXJlbmNlSWQiOiI3MjA1YmNhOS1lZTcxLTRlYmEtODAwNC0xZTQ5NjdlMjk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bmVzc2EiLCJMYXN0TmFtZSI6IkhlaXRwbGF0eiIsIk1pZGRsZU5hbWUiOiJOLiIsIlByb3RlY3RlZCI6ZmFsc2UsIlNleCI6MSwiQ3JlYXRlZEJ5IjoiX0NvcmlubmUgUmViZXIiLCJDcmVhdGVkT24iOiIyMDIzLTAyLTAzVDEzOjMzOjMzIiwiTW9kaWZpZWRCeSI6Il9Db3Jpbm5lIFJlYmVyIiwiSWQiOiIxZmNkYzc2ZC00ZTliLTQ1ZDEtYWQ3NS03NDA1NDM3MTFmNTQiLCJNb2RpZmllZE9uIjoiMjAyMy0wMi0wM1QxMzozMzoz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}</w:instrText>
          </w:r>
          <w:r>
            <w:fldChar w:fldCharType="separate"/>
          </w:r>
          <w:r w:rsidR="009714EE">
            <w:t>(Heitplatz, 2020)</w:t>
          </w:r>
          <w:r>
            <w:fldChar w:fldCharType="end"/>
          </w:r>
        </w:sdtContent>
      </w:sdt>
      <w:r>
        <w:t xml:space="preserve">. Trotzdem wird </w:t>
      </w:r>
      <w:r w:rsidR="00F532E6">
        <w:t>gemäss</w:t>
      </w:r>
      <w:r>
        <w:t xml:space="preserve"> der Studie von </w:t>
      </w:r>
      <w:proofErr w:type="spellStart"/>
      <w:r>
        <w:t>Alfredson</w:t>
      </w:r>
      <w:proofErr w:type="spellEnd"/>
      <w:r>
        <w:t xml:space="preserve"> </w:t>
      </w:r>
      <w:proofErr w:type="spellStart"/>
      <w:r>
        <w:t>Ågren</w:t>
      </w:r>
      <w:proofErr w:type="spellEnd"/>
      <w:r>
        <w:t xml:space="preserve"> et al. </w:t>
      </w:r>
      <w:r w:rsidR="00A243A9">
        <w:t xml:space="preserve">(2020) </w:t>
      </w:r>
      <w:r w:rsidR="00036E83">
        <w:t>mit Jugendlichen mit einer kognitiven Beeinträchtigung weniger über Gefahren im Internet gesprochen als mit Jugendlichen ohne Einschränkungen.</w:t>
      </w:r>
    </w:p>
    <w:p w14:paraId="7E400D4D" w14:textId="44155CDB" w:rsidR="003C07DF" w:rsidRPr="003C07DF" w:rsidRDefault="00036E83" w:rsidP="00340177">
      <w:pPr>
        <w:pStyle w:val="Textkrper"/>
      </w:pPr>
      <w:r>
        <w:t>Die Heilpädagogik</w:t>
      </w:r>
      <w:r w:rsidR="00670ACB">
        <w:t>,</w:t>
      </w:r>
      <w:r>
        <w:t xml:space="preserve"> insbesondere die </w:t>
      </w:r>
      <w:r w:rsidR="006E732D">
        <w:t>S</w:t>
      </w:r>
      <w:r>
        <w:t>chulische Heilpädagogik</w:t>
      </w:r>
      <w:r w:rsidR="00670ACB">
        <w:t>,</w:t>
      </w:r>
      <w:r>
        <w:t xml:space="preserve"> muss Menschen mit kognitiven Beeinträchtigungen Erfahrungen mit digitalen Geräten </w:t>
      </w:r>
      <w:r w:rsidR="000C1B03">
        <w:t>ermöglichen</w:t>
      </w:r>
      <w:r>
        <w:t xml:space="preserve">. Sie muss diese Erfahrungen begleiten und dafür sorgen, dass neben der konsumorientierten Nutzung auch lernförderliche Aktivitäten </w:t>
      </w:r>
      <w:r w:rsidR="00DA168A">
        <w:t xml:space="preserve">wie </w:t>
      </w:r>
      <w:r w:rsidR="0076260F">
        <w:t xml:space="preserve">nach </w:t>
      </w:r>
      <w:r>
        <w:t xml:space="preserve">Informationen suchen </w:t>
      </w:r>
      <w:r w:rsidR="00DA168A">
        <w:t xml:space="preserve">oder </w:t>
      </w:r>
      <w:r>
        <w:t xml:space="preserve">sich </w:t>
      </w:r>
      <w:r w:rsidR="00FF40F3">
        <w:t xml:space="preserve">bewusst darstellen </w:t>
      </w:r>
      <w:r>
        <w:t>gelernt werden können. Zusätzlich braucht es immer wieder Gespräche über potenzielle Gefahren.</w:t>
      </w:r>
    </w:p>
    <w:p w14:paraId="7A4B4C9D" w14:textId="52918A44" w:rsidR="00C32871" w:rsidRDefault="00C32871" w:rsidP="00C32871">
      <w:pPr>
        <w:pStyle w:val="berschrift2"/>
      </w:pPr>
      <w:r>
        <w:t xml:space="preserve">Bildung und finanzielle Möglichkeiten haben </w:t>
      </w:r>
      <w:r w:rsidR="006E05B3">
        <w:t xml:space="preserve">einen </w:t>
      </w:r>
      <w:r>
        <w:t>Einfluss auf die Mediennutzung</w:t>
      </w:r>
    </w:p>
    <w:p w14:paraId="35C716CD" w14:textId="2063A9C6" w:rsidR="006904B3" w:rsidRDefault="004A5127" w:rsidP="00B4502F">
      <w:pPr>
        <w:pStyle w:val="Textkrper"/>
        <w:ind w:firstLine="0"/>
      </w:pPr>
      <w:bookmarkStart w:id="0" w:name="_CTVK001f55f1d382ed5404ebb92c9185dc59c76"/>
      <w:r>
        <w:t xml:space="preserve">Kinder aus sozial </w:t>
      </w:r>
      <w:r w:rsidR="00A243A9">
        <w:t>benachteiligten</w:t>
      </w:r>
      <w:r>
        <w:t xml:space="preserve"> Familien erhalten häufiger eine sonderpädagogische Diagnose </w:t>
      </w:r>
      <w:sdt>
        <w:sdtPr>
          <w:alias w:val="To edit, see citavi.com/edit"/>
          <w:tag w:val="CitaviPlaceholder#f473740f-2d0e-4da9-aa1d-cd2c1cc55a6f"/>
          <w:id w:val="1672682854"/>
          <w:placeholder>
            <w:docPart w:val="6034AE855EE24295B0F5E39E458F45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WJjODAxLTQxZWUtNDAxNS05NDc4LTU3MGZlZDUyYzY1ZSIsIlJhbmdlTGVuZ3RoIjoyNywiUmVmZXJlbmNlSWQiOiIyOTdiMTJjYS0zNzYwLTQyNjQtOWFlOC0xZjVkNTE5NzVl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}</w:instrText>
          </w:r>
          <w:r>
            <w:fldChar w:fldCharType="separate"/>
          </w:r>
          <w:r>
            <w:t>(Sahli Lozano et al., 2023)</w:t>
          </w:r>
          <w:r>
            <w:fldChar w:fldCharType="end"/>
          </w:r>
        </w:sdtContent>
      </w:sdt>
      <w:r>
        <w:t xml:space="preserve">. Auch diese Gruppe ist beim Zugang zu und der Nutzung von digitalen Medien benachteiligt. </w:t>
      </w:r>
      <w:r w:rsidR="006904B3">
        <w:t>«Bereits die Studien der 1970er-Jahre zeigten den bedeutsamen Einfluss von Bildungshintergrund und sozioökonomischem Status der Familien auf, wenn es um Medienpräferenzen und -</w:t>
      </w:r>
      <w:proofErr w:type="spellStart"/>
      <w:r w:rsidR="006904B3">
        <w:t>nutzungsgewohnheiten</w:t>
      </w:r>
      <w:proofErr w:type="spellEnd"/>
      <w:r w:rsidR="006904B3">
        <w:t xml:space="preserve"> von Kindern und Eltern geht</w:t>
      </w:r>
      <w:bookmarkEnd w:id="0"/>
      <w:r w:rsidR="006904B3">
        <w:t xml:space="preserve">» </w:t>
      </w:r>
      <w:sdt>
        <w:sdtPr>
          <w:alias w:val="To edit, see citavi.com/edit"/>
          <w:tag w:val="CitaviPlaceholder#02e77314-e4c8-46a9-abad-66cf0203692b"/>
          <w:id w:val="-927649292"/>
          <w:placeholder>
            <w:docPart w:val="6034AE855EE24295B0F5E39E458F45E9"/>
          </w:placeholder>
        </w:sdtPr>
        <w:sdtEndPr/>
        <w:sdtContent>
          <w:r w:rsidR="006904B3">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1ZjFkMzgtMmVkNS00MDRlLWJiOTItYzkxODVkYzU5Yzc2IiwiSWQiOiIxZjQ3ZmRjYi05MjRjLTQ1MzctYmFjYi1lYTA4MDhiYjIxYjYiLCJSYW5nZUxlbmd0aCI6MjYsIlJlZmVyZW5jZUlkIjoiMTFmZGRlYzYtYTExMS00ZmNkLWEyM2QtMmIxYTk5ZWQyMmM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}</w:instrText>
          </w:r>
          <w:r w:rsidR="006904B3">
            <w:fldChar w:fldCharType="separate"/>
          </w:r>
          <w:r w:rsidR="009714EE">
            <w:t>(Suter et al., 2023, S. 6)</w:t>
          </w:r>
          <w:r w:rsidR="006904B3">
            <w:fldChar w:fldCharType="end"/>
          </w:r>
        </w:sdtContent>
      </w:sdt>
      <w:r w:rsidR="006904B3">
        <w:t>. Diese Unterschiede zeigen sich auch in aktuellen Studien</w:t>
      </w:r>
      <w:r w:rsidR="00057495">
        <w:t>:</w:t>
      </w:r>
      <w:r w:rsidR="006904B3">
        <w:t xml:space="preserve"> So steht Heranwachsenden aus benachteiligten Familien eine weniger breite Palette an Geräten zur Verfügung </w:t>
      </w:r>
      <w:sdt>
        <w:sdtPr>
          <w:alias w:val="To edit, see citavi.com/edit"/>
          <w:tag w:val="CitaviPlaceholder#975c979d-dd43-4ecb-9d07-2325ecdbe2f9"/>
          <w:id w:val="-1804066822"/>
          <w:placeholder>
            <w:docPart w:val="6034AE855EE24295B0F5E39E458F45E9"/>
          </w:placeholder>
        </w:sdtPr>
        <w:sdtEndPr/>
        <w:sdtContent>
          <w:r w:rsidR="006904B3">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zJmNTIyLTNmYmQtNDlmNy1hNjE2LWZhZGUzOWMxOWRiYiIsIlJhbmdlU3RhcnQiOjUyLCJSYW5nZUxlbmd0aCI6MjEsIlJlZmVyZW5jZUlkIjoiMTFmZGRlYzYtYTExMS00ZmNkLWEyM2QtMmIxYTk5ZWQyMmM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}</w:instrText>
          </w:r>
          <w:r w:rsidR="006904B3">
            <w:fldChar w:fldCharType="separate"/>
          </w:r>
          <w:r w:rsidR="009714EE">
            <w:t>(Azzolini &amp; Schizzerotto, 2017; Külling et al., 2022; Suter et al., 2023)</w:t>
          </w:r>
          <w:r w:rsidR="006904B3">
            <w:fldChar w:fldCharType="end"/>
          </w:r>
        </w:sdtContent>
      </w:sdt>
      <w:r w:rsidR="006904B3" w:rsidRPr="00A74986">
        <w:t xml:space="preserve">. </w:t>
      </w:r>
    </w:p>
    <w:p w14:paraId="31C28260" w14:textId="76F3C4F3" w:rsidR="00E27EEC" w:rsidRDefault="00006564" w:rsidP="005D132A">
      <w:pPr>
        <w:pStyle w:val="Textkrper"/>
      </w:pPr>
      <w:r>
        <w:t>Auch in der Begleitung von Kindern und Jugendlichen im Umgang mit digitalen Geräten zeigen sich Unterschiede. In Familien mit weniger Bildung verbrin</w:t>
      </w:r>
      <w:r w:rsidR="008F2D89">
        <w:t>g</w:t>
      </w:r>
      <w:r>
        <w:t xml:space="preserve">en die Kinder mehr Zeit vor den Bildschirmen </w:t>
      </w:r>
      <w:sdt>
        <w:sdtPr>
          <w:alias w:val="To edit, see citavi.com/edit"/>
          <w:tag w:val="CitaviPlaceholder#838ca677-aecf-412b-8e3d-b688f3092345"/>
          <w:id w:val="-1066803902"/>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TI3YjUxLWY0MmUtNDFkZi05MDc1LTgyYzQ5Nzg5ZTYxYiIsIlJhbmdlTGVuZ3RoIjoyMiwiUmVmZXJlbmNlSWQiOiI4ZjJmNWU3YS0yMGE3LTQ1MWItYTAyMy1hMjYwOWYyZDg1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7IiRpZCI6IjEzIiwiJHR5cGUiOiJTd2lzc0FjYWRlbWljLkNpdGF2aS5QZXJzb24sIFN3aXNzQWNhZGVtaWMuQ2l0YXZpIiwiQWJicmV2aWF0aW9uIjoiT2JzYW4iLCJMYXN0TmFtZSI6IlNjaHdlaXplcmlzY2hlcyBHZXN1bmRoZWl0c29ic2VydmF0b3JpdW0iLCJQcm90ZWN0ZWQiOmZhbHNlLCJTZXgiOjAsIkNyZWF0ZWRCeSI6Il9Db3Jpbm5lIFJlYmVyIiwiQ3JlYXRlZE9uIjoiMjAyMy0wNC0xMlQxMzoyMDo0MCIsIk1vZGlmaWVkQnkiOiJfQ29yaW5uZSBSZWJlciIsIklkIjoiZDc1MGM0YTgtNTg1OC00MzI4LWEyMDAtMTE3ZTAyMTE1OWIxIiwiTW9kaWZpZWRPbiI6IjIwMjMtMDQtMTJUMTM6MjA6NDA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}</w:instrText>
          </w:r>
          <w:r>
            <w:fldChar w:fldCharType="separate"/>
          </w:r>
          <w:r w:rsidR="009714EE">
            <w:t>(Bernath et al., 2020)</w:t>
          </w:r>
          <w:r>
            <w:fldChar w:fldCharType="end"/>
          </w:r>
        </w:sdtContent>
      </w:sdt>
      <w:r w:rsidR="0083273D">
        <w:t>, die</w:t>
      </w:r>
      <w:r>
        <w:t xml:space="preserve"> Medien</w:t>
      </w:r>
      <w:r w:rsidR="0083273D">
        <w:t xml:space="preserve"> werden</w:t>
      </w:r>
      <w:r>
        <w:t xml:space="preserve"> seltener gemeinsam genutzt </w:t>
      </w:r>
      <w:sdt>
        <w:sdtPr>
          <w:alias w:val="To edit, see citavi.com/edit"/>
          <w:tag w:val="CitaviPlaceholder#76776081-8863-468c-81c3-9ff70b47cbd8"/>
          <w:id w:val="-2142797934"/>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GMwZjc3LTllY2QtNGI3ZS1hYzdkLTJhMWQ4NDYyOGFmYiIsIlJhbmdlTGVuZ3RoIjoxNCwiUmVmZXJlbmNlSWQiOiJkNGM5MWU5OS00OWYzLTRhZGEtYWMwNy1iZGUxYTRkYTE3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kVnZ2VydCIsIlByb3RlY3RlZCI6ZmFsc2UsIlNleCI6MSwiQ3JlYXRlZEJ5IjoiX0NvcmlubmUgUmViZXIiLCJDcmVhdGVkT24iOiIyMDIxLTA0LTE1VDEwOjA3OjM2IiwiTW9kaWZpZWRCeSI6Il9Db3Jpbm5lIFJlYmVyIiwiSWQiOiJmM2Y1ZWMzYi1lZDU4LTRjMTgtYjBiZC1hYWE5MTQyODI1ZjIiLCJNb2RpZmllZE9uIjoiMjAyMS0wNC0xNVQxMDowNzoz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DQ8L24+XHJcbiAgPGluPnRydWU8L2luPlxyXG4gIDxvcz41ODQ8L29zPlxyXG4gIDxwcz41ODQ8L3BzPlxyXG48L3NwPlxyXG48ZXA+XHJcbiAgPG4+NTk3PC9uPlxyXG4gIDxpbj50cnVlPC9pbj5cclxuICA8b3M+NTk3PC9vcz5cclxuICA8cHM+NTk3PC9wcz5cclxuPC9lcD5cclxuPG9zPjU4NC01OTc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JlbHR6LmRlL2ZhY2htZWRpZW4vc296aWFscGFlZGFnb2dpa19zb3ppYWxlX2FyYmVpdC9idWVjaGVyL3Byb2R1a3RfcHJvZHVrdGRldGFpbHMvMzkzMTAtaGFuZGJ1Y2hfc296aWFsZV9hcmJlaXRfdW5kX2RpZ2l0YWxpc2llcnVuZy5odG1sIiwiVXJpU3RyaW5nIjoiaHR0cHM6Ly93d3cuYmVsdHouZGUvZmFjaG1lZGllbi9zb3ppYWxwYWVkYWdvZ2lrX3NvemlhbGVfYXJiZWl0L2J1ZWNoZXIvcHJvZHVrdF9wcm9kdWt0ZGV0YWlscy8zOTMxMC1oYW5kYnVjaF9zb3ppYWxlX2FyYmVpdF91bmRfZGlnaXRhbGlzaWVydW5nLmh0bWw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}</w:instrText>
          </w:r>
          <w:r>
            <w:fldChar w:fldCharType="separate"/>
          </w:r>
          <w:r w:rsidR="009714EE">
            <w:t>(Eggert, 2020)</w:t>
          </w:r>
          <w:r>
            <w:fldChar w:fldCharType="end"/>
          </w:r>
        </w:sdtContent>
      </w:sdt>
      <w:r>
        <w:t xml:space="preserve"> und die Mediennutzung wird weniger beaufsichtigt </w:t>
      </w:r>
      <w:sdt>
        <w:sdtPr>
          <w:alias w:val="To edit, see citavi.com/edit"/>
          <w:tag w:val="CitaviPlaceholder#4afb3878-c62c-46e5-b532-6bb12abc70c0"/>
          <w:id w:val="-1431195485"/>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zAwOGM1LTNmOGItNDI0MC04YWEwLWQwMDI4ODdmNGFmOSIsIlJhbmdlTGVuZ3RoIjozMCwiUmVmZXJlbmNlSWQiOiJkNjQ0MjlmNi03NDFkLTQzYTktYTJjOC05MjA2Nzk3NGY1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7IiRpZCI6IjIxIiwiJHR5cGUiOiJTd2lzc0FjYWRlbWljLkNpdGF2aS5QZXJzb24sIFN3aXNzQWNhZGVtaWMuQ2l0YXZpIiwiQWJicmV2aWF0aW9uIjoiT2JzYW4iLCJMYXN0TmFtZSI6IlNjaHdlaXplcmlzY2hlcyBHZXN1bmRoZWl0c29ic2VydmF0b3JpdW0iLCJQcm90ZWN0ZWQiOmZhbHNlLCJTZXgiOjAsIkNyZWF0ZWRCeSI6Il9Db3Jpbm5lIFJlYmVyIiwiQ3JlYXRlZE9uIjoiMjAyMy0wNC0xMlQxMzoyMDo0MCIsIk1vZGlmaWVkQnkiOiJfQ29yaW5uZSBSZWJlciIsIklkIjoiZDc1MGM0YTgtNTg1OC00MzI4LWEyMDAtMTE3ZTAyMTE1OWIxIiwiTW9kaWZpZWRPbiI6IjIwMjMtMDQtMTJUMTM6MjA6NDA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}</w:instrText>
          </w:r>
          <w:r>
            <w:fldChar w:fldCharType="separate"/>
          </w:r>
          <w:r w:rsidR="009714EE">
            <w:t>(Azzolini &amp; Schizzerotto, 2017; Bernath et al., 2020)</w:t>
          </w:r>
          <w:r>
            <w:fldChar w:fldCharType="end"/>
          </w:r>
        </w:sdtContent>
      </w:sdt>
      <w:r>
        <w:t>. Eine aktive Auseinandersetzung mit dem Medienhandeln</w:t>
      </w:r>
      <w:r w:rsidR="00670ACB">
        <w:t>,</w:t>
      </w:r>
      <w:r>
        <w:t xml:space="preserve"> z</w:t>
      </w:r>
      <w:r w:rsidR="00B66BA9">
        <w:t>um</w:t>
      </w:r>
      <w:r w:rsidR="003F2F0B">
        <w:t xml:space="preserve"> </w:t>
      </w:r>
      <w:r>
        <w:t>B</w:t>
      </w:r>
      <w:r w:rsidR="00B66BA9">
        <w:t>eispiel</w:t>
      </w:r>
      <w:r>
        <w:t xml:space="preserve"> in Form von Gesprächen</w:t>
      </w:r>
      <w:r w:rsidR="00670ACB">
        <w:t>,</w:t>
      </w:r>
      <w:r>
        <w:t xml:space="preserve"> findet in sozial</w:t>
      </w:r>
      <w:r w:rsidR="00EA2A00">
        <w:t xml:space="preserve"> </w:t>
      </w:r>
      <w:r>
        <w:t xml:space="preserve">benachteiligten Familien kaum statt </w:t>
      </w:r>
      <w:sdt>
        <w:sdtPr>
          <w:alias w:val="To edit, see citavi.com/edit"/>
          <w:tag w:val="CitaviPlaceholder#08b64e8d-f43b-497d-8376-0b061a2806e8"/>
          <w:id w:val="850927755"/>
          <w:placeholder>
            <w:docPart w:val="6034AE855EE24295B0F5E39E458F45E9"/>
          </w:placeholder>
        </w:sdtPr>
        <w:sdtEndPr/>
        <w:sdtContent>
          <w:r>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mY4YzgwLTVkZTItNDdiNS1hMWFhLWM0ZjU2NTYyNzEzMyIsIlJhbmdlTGVuZ3RoIjoxNCwiUmVmZXJlbmNlSWQiOiJkNGM5MWU5OS00OWYzLTRhZGEtYWMwNy1iZGUxYTRkYTE3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kVnZ2VydCIsIlByb3RlY3RlZCI6ZmFsc2UsIlNleCI6MSwiQ3JlYXRlZEJ5IjoiX0NvcmlubmUgUmViZXIiLCJDcmVhdGVkT24iOiIyMDIxLTA0LTE1VDEwOjA3OjM2IiwiTW9kaWZpZWRCeSI6Il9Db3Jpbm5lIFJlYmVyIiwiSWQiOiJmM2Y1ZWMzYi1lZDU4LTRjMTgtYjBiZC1hYWE5MTQyODI1ZjIiLCJNb2RpZmllZE9uIjoiMjAyMS0wNC0xNVQxMDowNzoz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DQ8L24+XHJcbiAgPGluPnRydWU8L2luPlxyXG4gIDxvcz41ODQ8L29zPlxyXG4gIDxwcz41ODQ8L3BzPlxyXG48L3NwPlxyXG48ZXA+XHJcbiAgPG4+NTk3PC9uPlxyXG4gIDxpbj50cnVlPC9pbj5cclxuICA8b3M+NTk3PC9vcz5cclxuICA8cHM+NTk3PC9wcz5cclxuPC9lcD5cclxuPG9zPjU4NC01OTc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JlbHR6LmRlL2ZhY2htZWRpZW4vc296aWFscGFlZGFnb2dpa19zb3ppYWxlX2FyYmVpdC9idWVjaGVyL3Byb2R1a3RfcHJvZHVrdGRldGFpbHMvMzkzMTAtaGFuZGJ1Y2hfc296aWFsZV9hcmJlaXRfdW5kX2RpZ2l0YWxpc2llcnVuZy5odG1sIiwiVXJpU3RyaW5nIjoiaHR0cHM6Ly93d3cuYmVsdHouZGUvZmFjaG1lZGllbi9zb3ppYWxwYWVkYWdvZ2lrX3NvemlhbGVfYXJiZWl0L2J1ZWNoZXIvcHJvZHVrdF9wcm9kdWt0ZGV0YWlscy8zOTMxMC1oYW5kYnVjaF9zb3ppYWxlX2FyYmVpdF91bmRfZGlnaXRhbGlzaWVydW5nLmh0bWw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}</w:instrText>
          </w:r>
          <w:r>
            <w:fldChar w:fldCharType="separate"/>
          </w:r>
          <w:r w:rsidR="009714EE">
            <w:t>(Eggert, 2020)</w:t>
          </w:r>
          <w:r>
            <w:fldChar w:fldCharType="end"/>
          </w:r>
        </w:sdtContent>
      </w:sdt>
      <w:r>
        <w:t>. Dazu kommt, dass</w:t>
      </w:r>
      <w:r w:rsidR="001F36FA">
        <w:t xml:space="preserve"> es</w:t>
      </w:r>
      <w:r>
        <w:t xml:space="preserve"> in diesen Familien </w:t>
      </w:r>
      <w:r w:rsidR="008F2D89">
        <w:t>weniger klare</w:t>
      </w:r>
      <w:r w:rsidR="00E27EEC">
        <w:t xml:space="preserve"> Regeln zur Mediennutzung gibt </w:t>
      </w:r>
      <w:sdt>
        <w:sdtPr>
          <w:alias w:val="To edit, see citavi.com/edit"/>
          <w:tag w:val="CitaviPlaceholder#42b623a7-70fb-4a1c-a7c9-525cdc0ddf10"/>
          <w:id w:val="37247900"/>
          <w:placeholder>
            <w:docPart w:val="6034AE855EE24295B0F5E39E458F45E9"/>
          </w:placeholder>
        </w:sdtPr>
        <w:sdtEndPr/>
        <w:sdtContent>
          <w:r w:rsidR="00E27EEC">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ZmZTFmLWExYTUtNGQ0OS1hYjJkLTg2ODlkNWJlZmVkZiIsIlJhbmdlTGVuZ3RoIjoyMiwiUmVmZXJlbmNlSWQiOiI4ZjJmNWU3YS0yMGE3LTQ1MWItYTAyMy1hMjYwOWYyZDg1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7IiRpZCI6IjEzIiwiJHR5cGUiOiJTd2lzc0FjYWRlbWljLkNpdGF2aS5QZXJzb24sIFN3aXNzQWNhZGVtaWMuQ2l0YXZpIiwiQWJicmV2aWF0aW9uIjoiT2JzYW4iLCJMYXN0TmFtZSI6IlNjaHdlaXplcmlzY2hlcyBHZXN1bmRoZWl0c29ic2VydmF0b3JpdW0iLCJQcm90ZWN0ZWQiOmZhbHNlLCJTZXgiOjAsIkNyZWF0ZWRCeSI6Il9Db3Jpbm5lIFJlYmVyIiwiQ3JlYXRlZE9uIjoiMjAyMy0wNC0xMlQxMzoyMDo0MCIsIk1vZGlmaWVkQnkiOiJfQ29yaW5uZSBSZWJlciIsIklkIjoiZDc1MGM0YTgtNTg1OC00MzI4LWEyMDAtMTE3ZTAyMTE1OWIxIiwiTW9kaWZpZWRPbiI6IjIwMjMtMDQtMTJUMTM6MjA6NDA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}</w:instrText>
          </w:r>
          <w:r w:rsidR="00E27EEC">
            <w:fldChar w:fldCharType="separate"/>
          </w:r>
          <w:r w:rsidR="009714EE">
            <w:t>(Bernath et al., 2020)</w:t>
          </w:r>
          <w:r w:rsidR="00E27EEC">
            <w:fldChar w:fldCharType="end"/>
          </w:r>
        </w:sdtContent>
      </w:sdt>
      <w:r w:rsidR="00E27EEC">
        <w:t xml:space="preserve"> und Medien</w:t>
      </w:r>
      <w:r w:rsidR="00C13734">
        <w:t xml:space="preserve"> öfter</w:t>
      </w:r>
      <w:r w:rsidR="00E27EEC">
        <w:t xml:space="preserve"> zur Bestrafung und Belohnung eingesetzt werden </w:t>
      </w:r>
      <w:sdt>
        <w:sdtPr>
          <w:alias w:val="To edit, see citavi.com/edit"/>
          <w:tag w:val="CitaviPlaceholder#5b68de22-780c-4829-8c4d-d6aa50de028f"/>
          <w:id w:val="1081180594"/>
          <w:placeholder>
            <w:docPart w:val="6034AE855EE24295B0F5E39E458F45E9"/>
          </w:placeholder>
        </w:sdtPr>
        <w:sdtEndPr/>
        <w:sdtContent>
          <w:r w:rsidR="00E27EEC">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WU3ODM4LWQwYjItNGUyNS04MzM1LTJhZGI0NjJmODAwMiIsIlJhbmdlTGVuZ3RoIjoxNCwiUmVmZXJlbmNlSWQiOiJkNGM5MWU5OS00OWYzLTRhZGEtYWMwNy1iZGUxYTRkYTE3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kVnZ2VydCIsIlByb3RlY3RlZCI6ZmFsc2UsIlNleCI6MSwiQ3JlYXRlZEJ5IjoiX0NvcmlubmUgUmViZXIiLCJDcmVhdGVkT24iOiIyMDIxLTA0LTE1VDEwOjA3OjM2IiwiTW9kaWZpZWRCeSI6Il9Db3Jpbm5lIFJlYmVyIiwiSWQiOiJmM2Y1ZWMzYi1lZDU4LTRjMTgtYjBiZC1hYWE5MTQyODI1ZjIiLCJNb2RpZmllZE9uIjoiMjAyMS0wNC0xNVQxMDowNzoz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DQ8L24+XHJcbiAgPGluPnRydWU8L2luPlxyXG4gIDxvcz41ODQ8L29zPlxyXG4gIDxwcz41ODQ8L3BzPlxyXG48L3NwPlxyXG48ZXA+XHJcbiAgPG4+NTk3PC9uPlxyXG4gIDxpbj50cnVlPC9pbj5cclxuICA8b3M+NTk3PC9vcz5cclxuICA8cHM+NTk3PC9wcz5cclxuPC9lcD5cclxuPG9zPjU4NC01OTc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JlbHR6LmRlL2ZhY2htZWRpZW4vc296aWFscGFlZGFnb2dpa19zb3ppYWxlX2FyYmVpdC9idWVjaGVyL3Byb2R1a3RfcHJvZHVrdGRldGFpbHMvMzkzMTAtaGFuZGJ1Y2hfc296aWFsZV9hcmJlaXRfdW5kX2RpZ2l0YWxpc2llcnVuZy5odG1sIiwiVXJpU3RyaW5nIjoiaHR0cHM6Ly93d3cuYmVsdHouZGUvZmFjaG1lZGllbi9zb3ppYWxwYWVkYWdvZ2lrX3NvemlhbGVfYXJiZWl0L2J1ZWNoZXIvcHJvZHVrdF9wcm9kdWt0ZGV0YWlscy8zOTMxMC1oYW5kYnVjaF9zb3ppYWxlX2FyYmVpdF91bmRfZGlnaXRhbGlzaWVydW5nLmh0bWw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}</w:instrText>
          </w:r>
          <w:r w:rsidR="00E27EEC">
            <w:fldChar w:fldCharType="separate"/>
          </w:r>
          <w:r w:rsidR="009714EE">
            <w:t>(Eggert, 2020)</w:t>
          </w:r>
          <w:r w:rsidR="00E27EEC">
            <w:fldChar w:fldCharType="end"/>
          </w:r>
        </w:sdtContent>
      </w:sdt>
      <w:r w:rsidR="00E27EEC">
        <w:t>. Dies hat Folgen für die gesellschaftliche Teilhabe</w:t>
      </w:r>
      <w:bookmarkStart w:id="1" w:name="_CTVK0018a79555461be4238a0ab495a93ba49b2"/>
      <w:r w:rsidR="005D132A">
        <w:t xml:space="preserve">. </w:t>
      </w:r>
      <w:r w:rsidR="00E27EEC">
        <w:t>«Es lässt sich also feststellen, dass trotz der oft hohen Medienausstattung in sozial benachteiligten Familien, diese in geringerem Mass von den neuen Möglichkeiten der digitalen Medien zur Kommunikation, Information und Partizipation profitieren</w:t>
      </w:r>
      <w:bookmarkEnd w:id="1"/>
      <w:r w:rsidR="00E27EEC">
        <w:t xml:space="preserve">» </w:t>
      </w:r>
      <w:sdt>
        <w:sdtPr>
          <w:alias w:val="To edit, see citavi.com/edit"/>
          <w:tag w:val="CitaviPlaceholder#27b719e8-ee1d-4496-9922-a0744f42cf10"/>
          <w:id w:val="175087957"/>
          <w:placeholder>
            <w:docPart w:val="6034AE855EE24295B0F5E39E458F45E9"/>
          </w:placeholder>
        </w:sdtPr>
        <w:sdtEndPr/>
        <w:sdtContent>
          <w:r w:rsidR="00E27EEC">
            <w:fldChar w:fldCharType="begin"/>
          </w:r>
          <w:r w:rsidR="009714E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E3OTU1NTQtNjFiZS00MjM4LWEwYWItNDk1YTkzYmE0OWIyIiwiSWQiOiI2OWUxMjA2OS1mY2ZkLTRlZGItOGJhZC0wY2I1MTMzNTRhZWMiLCJSYW5nZUxlbmd0aCI6MjIsIlJlZmVyZW5jZUlkIjoiZDRjOTFlOTktNDlmMy00YWRhLWFjMDctYmRlMWE0ZGExN2M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4OSIsIlN0YXJ0UGFnZSI6eyIkaWQiOiI1IiwiJHR5cGUiOiJTd2lzc0FjYWRlbWljLlBhZ2VOdW1iZXIsIFN3aXNzQWNhZGVtaWMiLCJJc0Z1bGx5TnVtZXJpYyI6dHJ1ZSwiTnVtYmVyIjo1ODksIk51bWJlcmluZ1R5cGUiOjAsIk51bWVyYWxTeXN0ZW0iOjAsIk9yaWdpbmFsU3RyaW5nIjoiNTg5IiwiUHJldHR5U3RyaW5nIjoiNTg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5uZSIsIkxhc3ROYW1lIjoiRWdnZXJ0IiwiUHJvdGVjdGVkIjpmYWxzZSwiU2V4IjoxLCJDcmVhdGVkQnkiOiJfQ29yaW5uZSBSZWJlciIsIkNyZWF0ZWRPbiI6IjIwMjEtMDQtMTVUMTA6MDc6MzYiLCJNb2RpZmllZEJ5IjoiX0NvcmlubmUgUmViZXIiLCJJZCI6ImYzZjVlYzNiLWVkNTgtNGMxOC1iMGJkLWFhYTkxNDI4MjVmMiIsIk1vZGlmaWVkT24iOiIyMDIxLTA0LTE1VDEwOjA3OjM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4NDwvbj5cclxuICA8aW4+dHJ1ZTwvaW4+XHJcbiAgPG9zPjU4NDwvb3M+XHJcbiAgPHBzPjU4NDwvcHM+XHJcbjwvc3A+XHJcbjxlcD5cclxuICA8bj41OTc8L24+XHJcbiAgPGluPnRydWU8L2luPlxyXG4gIDxvcz41OTc8L29zPlxyXG4gIDxwcz41OTc8L3BzPlxyXG48L2VwPlxyXG48b3M+NTg0LTU5N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YmVsdHouZGUvZmFjaG1lZGllbi9zb3ppYWxwYWVkYWdvZ2lrX3NvemlhbGVfYXJiZWl0L2J1ZWNoZXIvcHJvZHVrdF9wcm9kdWt0ZGV0YWlscy8zOTMxMC1oYW5kYnVjaF9zb3ppYWxlX2FyYmVpdF91bmRfZGlnaXRhbGlzaWVydW5nLmh0bWwiLCJVcmlTdHJpbmciOiJodHRwczovL3d3dy5iZWx0ei5kZS9mYWNobWVkaWVuL3NvemlhbHBhZWRhZ29naWtfc296aWFsZV9hcmJlaXQvYnVlY2hlci9wcm9kdWt0X3Byb2R1a3RkZXRhaWxzLzM5MzEwLWhhbmRidWNoX3NvemlhbGVfYXJiZWl0X3VuZF9kaWdpdGFsaXNpZXJ1bmc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}</w:instrText>
          </w:r>
          <w:r w:rsidR="00E27EEC">
            <w:fldChar w:fldCharType="separate"/>
          </w:r>
          <w:r w:rsidR="009714EE">
            <w:t>(Eggert, 2020, S. 589)</w:t>
          </w:r>
          <w:r w:rsidR="00E27EEC">
            <w:fldChar w:fldCharType="end"/>
          </w:r>
          <w:r w:rsidR="00E27EEC">
            <w:t>.</w:t>
          </w:r>
        </w:sdtContent>
      </w:sdt>
    </w:p>
    <w:p w14:paraId="0E1076CB" w14:textId="52FC0F1E" w:rsidR="00E27EEC" w:rsidRPr="00E27EEC" w:rsidRDefault="00E27EEC" w:rsidP="00E27EEC">
      <w:pPr>
        <w:pStyle w:val="Textkrper"/>
      </w:pPr>
      <w:r>
        <w:t>Die Heilpädagogik hat die Aufgabe</w:t>
      </w:r>
      <w:r w:rsidR="001F36FA">
        <w:t>,</w:t>
      </w:r>
      <w:r>
        <w:t xml:space="preserve"> diesen Ungleichheiten entgegenzuwirken. Sie muss Kinder und Jugendliche a</w:t>
      </w:r>
      <w:r w:rsidR="00340177">
        <w:t xml:space="preserve">us benachteiligten Familien im Umgang mit Medien begleiten, sodass auch diese von den Chancen der Digitalität profitieren und an der Gesellschaft </w:t>
      </w:r>
      <w:r w:rsidR="008F2D89">
        <w:t xml:space="preserve">teilhaben </w:t>
      </w:r>
      <w:r w:rsidR="00340177">
        <w:t xml:space="preserve">können. </w:t>
      </w:r>
    </w:p>
    <w:p w14:paraId="28A9FC06" w14:textId="77777777" w:rsidR="00C32871" w:rsidRDefault="00C32871" w:rsidP="00C32871">
      <w:pPr>
        <w:pStyle w:val="berschrift1"/>
      </w:pPr>
      <w:r w:rsidRPr="00E27EEC">
        <w:lastRenderedPageBreak/>
        <w:t>E</w:t>
      </w:r>
      <w:r>
        <w:t>ine heilpädagogische Sichtweise auf digitale Medien im Unterricht</w:t>
      </w:r>
    </w:p>
    <w:p w14:paraId="57CD0283" w14:textId="2830950B" w:rsidR="00C97689" w:rsidRDefault="0087670F" w:rsidP="00B4502F">
      <w:pPr>
        <w:pStyle w:val="Textkrper"/>
        <w:ind w:firstLine="0"/>
      </w:pPr>
      <w:r>
        <w:t xml:space="preserve">In Anlehnung an Schulz &amp; Krstoski (2022) müssen </w:t>
      </w:r>
      <w:r w:rsidR="00332715">
        <w:t>d</w:t>
      </w:r>
      <w:r w:rsidR="00C97689">
        <w:t xml:space="preserve">igitale Medien und Technologien aus heilpädagogischer Sicht im (inklusiven) Unterricht dreifach </w:t>
      </w:r>
      <w:r w:rsidR="00F8373A">
        <w:t>Beachtung</w:t>
      </w:r>
      <w:r w:rsidR="00C97689">
        <w:t xml:space="preserve"> erfahren</w:t>
      </w:r>
      <w:r w:rsidR="00811470">
        <w:t xml:space="preserve"> </w:t>
      </w:r>
      <w:r w:rsidR="00EF4140">
        <w:t>(</w:t>
      </w:r>
      <w:r w:rsidR="001E4C2B">
        <w:t>vgl. Abb. 1</w:t>
      </w:r>
      <w:r w:rsidR="00811470" w:rsidRPr="00811470">
        <w:t>)</w:t>
      </w:r>
      <w:r w:rsidR="00E87660">
        <w:t>.</w:t>
      </w:r>
    </w:p>
    <w:p w14:paraId="6EE63EB8" w14:textId="0D7BB60B" w:rsidR="004B10B5" w:rsidRPr="00A738BD" w:rsidRDefault="004B10B5" w:rsidP="004B10B5">
      <w:pPr>
        <w:pStyle w:val="AbbildungBeschriftung"/>
        <w:rPr>
          <w:lang w:val="de-CH"/>
        </w:rPr>
      </w:pPr>
      <w:r>
        <w:rPr>
          <w:lang w:val="de-CH"/>
        </w:rPr>
        <w:t xml:space="preserve">Abbildung 1: </w:t>
      </w:r>
      <w:r w:rsidR="00071641">
        <w:rPr>
          <w:lang w:val="de-CH"/>
        </w:rPr>
        <w:t>Digitale Medien im heilpädagogischen Unterricht</w:t>
      </w:r>
      <w:r w:rsidR="001466B1">
        <w:rPr>
          <w:lang w:val="de-CH"/>
        </w:rPr>
        <w:t xml:space="preserve"> (e</w:t>
      </w:r>
      <w:r w:rsidR="00775956" w:rsidRPr="00775956">
        <w:rPr>
          <w:lang w:val="de-CH"/>
        </w:rPr>
        <w:t>igene Darstellung, Illustration</w:t>
      </w:r>
      <w:r w:rsidR="005034C2">
        <w:rPr>
          <w:lang w:val="de-CH"/>
        </w:rPr>
        <w:t xml:space="preserve"> von</w:t>
      </w:r>
      <w:r w:rsidR="00775956" w:rsidRPr="00775956">
        <w:rPr>
          <w:lang w:val="de-CH"/>
        </w:rPr>
        <w:t xml:space="preserve"> Nora </w:t>
      </w:r>
      <w:proofErr w:type="spellStart"/>
      <w:r w:rsidR="00775956" w:rsidRPr="00775956">
        <w:rPr>
          <w:lang w:val="de-CH"/>
        </w:rPr>
        <w:t>Solvej</w:t>
      </w:r>
      <w:proofErr w:type="spellEnd"/>
      <w:r w:rsidR="00775956" w:rsidRPr="00775956">
        <w:rPr>
          <w:lang w:val="de-CH"/>
        </w:rPr>
        <w:t xml:space="preserve"> Reber</w:t>
      </w:r>
      <w:r w:rsidR="001466B1">
        <w:rPr>
          <w:lang w:val="de-CH"/>
        </w:rPr>
        <w:t>)</w:t>
      </w:r>
    </w:p>
    <w:p w14:paraId="1200FE99" w14:textId="77777777" w:rsidR="004B10B5" w:rsidRPr="00435077" w:rsidRDefault="007B4B77" w:rsidP="004B10B5">
      <w:pPr>
        <w:pStyle w:val="AbbildungBeschriftung"/>
        <w:rPr>
          <w:rFonts w:cs="Open Sans SemiCondensed"/>
          <w:color w:val="auto"/>
        </w:rPr>
      </w:pPr>
      <w:r>
        <w:rPr>
          <w:rFonts w:cs="Open Sans SemiCondensed"/>
          <w:noProof/>
        </w:rPr>
        <w:drawing>
          <wp:inline distT="0" distB="0" distL="0" distR="0" wp14:anchorId="3D8BD1B5" wp14:editId="78915549">
            <wp:extent cx="5112013" cy="4337273"/>
            <wp:effectExtent l="0" t="0" r="0" b="6350"/>
            <wp:docPr id="132003293" name="Grafik 5" descr="Ein grosses Dreieck ist in vier kleine Dreiecke aufgeteilt. Im mittleren kleinen Dreieck steht: Digitale Medien im heilpädagogischen Unterricht. Die anderen drei kleinen Dreiecke zeigen Lernen mit, Lernen durch und Lernen über Medien. Sie enthalten die Stichworte: Medien zum Lernen einsetzen, Medien als Kompensationsmöglichkeit und Medienkompetenz von (benachteiligten) Kindern förder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3293" name="Grafik 5" descr="Ein grosses Dreieck ist in vier kleine Dreiecke aufgeteilt. Im mittleren kleinen Dreieck steht: Digitale Medien im heilpädagogischen Unterricht. Die anderen drei kleinen Dreiecke zeigen Lernen mit, Lernen durch und Lernen über Medien. Sie enthalten die Stichworte: Medien zum Lernen einsetzen, Medien als Kompensationsmöglichkeit und Medienkompetenz von (benachteiligten) Kindern fördern. "/>
                    <pic:cNvPicPr/>
                  </pic:nvPicPr>
                  <pic:blipFill>
                    <a:blip r:embed="rId13">
                      <a:extLst>
                        <a:ext uri="{28A0092B-C50C-407E-A947-70E740481C1C}">
                          <a14:useLocalDpi xmlns:a14="http://schemas.microsoft.com/office/drawing/2010/main" val="0"/>
                        </a:ext>
                      </a:extLst>
                    </a:blip>
                    <a:stretch>
                      <a:fillRect/>
                    </a:stretch>
                  </pic:blipFill>
                  <pic:spPr>
                    <a:xfrm>
                      <a:off x="0" y="0"/>
                      <a:ext cx="5112013" cy="4337273"/>
                    </a:xfrm>
                    <a:prstGeom prst="rect">
                      <a:avLst/>
                    </a:prstGeom>
                  </pic:spPr>
                </pic:pic>
              </a:graphicData>
            </a:graphic>
          </wp:inline>
        </w:drawing>
      </w:r>
    </w:p>
    <w:p w14:paraId="10FA550B" w14:textId="38B83968" w:rsidR="00C32871" w:rsidRDefault="00D07E92" w:rsidP="00E87660">
      <w:pPr>
        <w:pStyle w:val="berschrift2"/>
      </w:pPr>
      <w:r w:rsidRPr="00BE59E5">
        <w:t>K</w:t>
      </w:r>
      <w:r>
        <w:t>ompensationsmöglichkeiten DURCH Medien</w:t>
      </w:r>
    </w:p>
    <w:p w14:paraId="6E9D3CA4" w14:textId="6D52C088" w:rsidR="004B10B5" w:rsidRDefault="00F8373A" w:rsidP="008A78B6">
      <w:pPr>
        <w:pStyle w:val="Textkrper"/>
        <w:ind w:firstLine="0"/>
        <w:rPr>
          <w:rStyle w:val="normaltextrun"/>
          <w:rFonts w:eastAsiaTheme="majorEastAsia" w:cs="Arial"/>
          <w:b/>
          <w:bCs/>
          <w:szCs w:val="24"/>
        </w:rPr>
      </w:pPr>
      <w:r>
        <w:t xml:space="preserve">Digitale Medien und Technologien bieten die Möglichkeit, Einschränkungen von Schüler: innen mit Behinderungen abzuschwächen oder sogar zu kompensieren. Dabei </w:t>
      </w:r>
      <w:r w:rsidRPr="00EE5A5C">
        <w:rPr>
          <w:rStyle w:val="normaltextrun"/>
          <w:rFonts w:cs="Arial"/>
        </w:rPr>
        <w:t>sind die Begriffe</w:t>
      </w:r>
      <w:r w:rsidR="001F36FA">
        <w:rPr>
          <w:rStyle w:val="normaltextrun"/>
          <w:rFonts w:cs="Arial"/>
        </w:rPr>
        <w:t xml:space="preserve"> </w:t>
      </w:r>
      <w:r w:rsidR="001F36FA" w:rsidRPr="00F059CB">
        <w:rPr>
          <w:rStyle w:val="normaltextrun"/>
          <w:rFonts w:cs="Arial"/>
          <w:i/>
          <w:iCs/>
        </w:rPr>
        <w:t>Universal Design</w:t>
      </w:r>
      <w:r w:rsidRPr="00EE5A5C">
        <w:rPr>
          <w:rStyle w:val="normaltextrun"/>
          <w:rFonts w:cs="Arial"/>
        </w:rPr>
        <w:t xml:space="preserve">, </w:t>
      </w:r>
      <w:r w:rsidRPr="00F059CB">
        <w:rPr>
          <w:rStyle w:val="normaltextrun"/>
          <w:rFonts w:cs="Arial"/>
          <w:i/>
          <w:iCs/>
        </w:rPr>
        <w:t>Barrierefreiheit</w:t>
      </w:r>
      <w:r w:rsidRPr="00EE5A5C">
        <w:rPr>
          <w:rStyle w:val="normaltextrun"/>
          <w:rFonts w:cs="Arial"/>
        </w:rPr>
        <w:t xml:space="preserve"> und </w:t>
      </w:r>
      <w:proofErr w:type="spellStart"/>
      <w:r w:rsidR="001F36FA" w:rsidRPr="00F059CB">
        <w:rPr>
          <w:rStyle w:val="normaltextrun"/>
          <w:rFonts w:cs="Arial"/>
          <w:i/>
          <w:iCs/>
        </w:rPr>
        <w:t>Assistive</w:t>
      </w:r>
      <w:proofErr w:type="spellEnd"/>
      <w:r w:rsidR="001F36FA" w:rsidRPr="00F059CB">
        <w:rPr>
          <w:rStyle w:val="normaltextrun"/>
          <w:rFonts w:cs="Arial"/>
          <w:i/>
          <w:iCs/>
        </w:rPr>
        <w:t xml:space="preserve"> Technologien</w:t>
      </w:r>
      <w:r>
        <w:rPr>
          <w:rStyle w:val="normaltextrun"/>
          <w:rFonts w:cs="Arial"/>
        </w:rPr>
        <w:t xml:space="preserve"> von Bedeutung </w:t>
      </w:r>
      <w:sdt>
        <w:sdtPr>
          <w:rPr>
            <w:rStyle w:val="normaltextrun"/>
            <w:rFonts w:cs="Arial"/>
          </w:rPr>
          <w:alias w:val="To edit, see citavi.com/edit"/>
          <w:tag w:val="CitaviPlaceholder#50f6d9bd-9686-41c2-a6c7-18b5b4636b7a"/>
          <w:id w:val="1661425526"/>
          <w:placeholder>
            <w:docPart w:val="6034AE855EE24295B0F5E39E458F45E9"/>
          </w:placeholder>
        </w:sdtPr>
        <w:sdtEndPr>
          <w:rPr>
            <w:rStyle w:val="normaltextrun"/>
          </w:rPr>
        </w:sdtEndPr>
        <w:sdtContent>
          <w:r>
            <w:rPr>
              <w:rStyle w:val="normaltextrun"/>
              <w:rFonts w:cs="Arial"/>
            </w:rPr>
            <w:fldChar w:fldCharType="begin"/>
          </w:r>
          <w:r w:rsidR="009714EE">
            <w:rPr>
              <w:rStyle w:val="normaltextrun"/>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WRkNDAxLTI4ZWQtNDIwMC05N2VmLWM1NTY1NjI1NjI0NSIsIlJhbmdlTGVuZ3RoIjoyNCwiUmVmZXJlbmNlSWQiOiIyOGQyNGU3MC1kZmFhLTQzZTYtOTA2ZS0xMzBhZDJmODNl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}</w:instrText>
          </w:r>
          <w:r>
            <w:rPr>
              <w:rStyle w:val="normaltextrun"/>
              <w:rFonts w:cs="Arial"/>
            </w:rPr>
            <w:fldChar w:fldCharType="separate"/>
          </w:r>
          <w:r w:rsidR="009714EE">
            <w:rPr>
              <w:rStyle w:val="normaltextrun"/>
              <w:rFonts w:cs="Arial"/>
            </w:rPr>
            <w:t>(Liesen &amp; Rummler, 2016)</w:t>
          </w:r>
          <w:r>
            <w:rPr>
              <w:rStyle w:val="normaltextrun"/>
              <w:rFonts w:cs="Arial"/>
            </w:rPr>
            <w:fldChar w:fldCharType="end"/>
          </w:r>
        </w:sdtContent>
      </w:sdt>
      <w:r w:rsidR="005D1CC0">
        <w:rPr>
          <w:rStyle w:val="normaltextrun"/>
          <w:rFonts w:cs="Arial"/>
        </w:rPr>
        <w:t xml:space="preserve">, da diese </w:t>
      </w:r>
      <w:r w:rsidR="005D1CC0" w:rsidRPr="005D1CC0">
        <w:rPr>
          <w:rStyle w:val="normaltextrun"/>
          <w:rFonts w:cs="Arial"/>
        </w:rPr>
        <w:t>gemeinsames Lernen von Kindern mit unterschiedlichen Voraussetzungen ermöglichen (Zorn, 2019).</w:t>
      </w:r>
    </w:p>
    <w:p w14:paraId="212C61E1" w14:textId="4E7B03BC" w:rsidR="00F8373A" w:rsidRDefault="00F8373A" w:rsidP="008A78B6">
      <w:pPr>
        <w:pStyle w:val="Textkrper"/>
        <w:rPr>
          <w:rStyle w:val="normaltextrun"/>
        </w:rPr>
      </w:pPr>
      <w:r w:rsidRPr="008A78B6">
        <w:rPr>
          <w:rStyle w:val="normaltextrun"/>
          <w:rFonts w:cs="Arial"/>
          <w:i/>
          <w:iCs/>
        </w:rPr>
        <w:t>Universal Design</w:t>
      </w:r>
      <w:r w:rsidR="00ED7A64">
        <w:rPr>
          <w:rStyle w:val="normaltextrun"/>
          <w:rFonts w:cs="Arial"/>
        </w:rPr>
        <w:t xml:space="preserve"> </w:t>
      </w:r>
      <w:r>
        <w:rPr>
          <w:rStyle w:val="normaltextrun"/>
          <w:rFonts w:cs="Arial"/>
        </w:rPr>
        <w:t xml:space="preserve">kann mit </w:t>
      </w:r>
      <w:r w:rsidR="003940C4">
        <w:rPr>
          <w:rStyle w:val="normaltextrun"/>
          <w:rFonts w:cs="Arial"/>
        </w:rPr>
        <w:t>«</w:t>
      </w:r>
      <w:r>
        <w:rPr>
          <w:rStyle w:val="normaltextrun"/>
          <w:rFonts w:cs="Arial"/>
        </w:rPr>
        <w:t>Design für alle</w:t>
      </w:r>
      <w:r w:rsidR="003940C4">
        <w:rPr>
          <w:rStyle w:val="normaltextrun"/>
          <w:rFonts w:cs="Arial"/>
        </w:rPr>
        <w:t>»</w:t>
      </w:r>
      <w:r>
        <w:rPr>
          <w:rStyle w:val="normaltextrun"/>
          <w:rFonts w:cs="Arial"/>
        </w:rPr>
        <w:t xml:space="preserve"> übersetzt werden. Im Sinne des </w:t>
      </w:r>
      <w:r w:rsidRPr="008A78B6">
        <w:rPr>
          <w:rStyle w:val="normaltextrun"/>
          <w:rFonts w:cs="Arial"/>
          <w:i/>
          <w:iCs/>
        </w:rPr>
        <w:t>U</w:t>
      </w:r>
      <w:r w:rsidR="00ED7A64" w:rsidRPr="008A78B6">
        <w:rPr>
          <w:rStyle w:val="normaltextrun"/>
          <w:rFonts w:cs="Arial"/>
          <w:i/>
          <w:iCs/>
        </w:rPr>
        <w:t>niversal Designs</w:t>
      </w:r>
      <w:r>
        <w:rPr>
          <w:rStyle w:val="normaltextrun"/>
          <w:rFonts w:cs="Arial"/>
        </w:rPr>
        <w:t xml:space="preserve"> </w:t>
      </w:r>
      <w:bookmarkStart w:id="2" w:name="_CTVK001a4dc8d5d50b94bcfa630b5e1de558c67"/>
      <w:bookmarkStart w:id="3" w:name="_CTVK0016c24ce6a2ff644c485837d2945671079"/>
      <w:r w:rsidR="00EC6F84">
        <w:rPr>
          <w:rStyle w:val="normaltextrun"/>
        </w:rPr>
        <w:t xml:space="preserve">«sollen Produkte und Dienstleistungen so gestaltet werden, dass sie ohne Anpassung von möglichst vielen und mit Adaption sowie </w:t>
      </w:r>
      <w:proofErr w:type="spellStart"/>
      <w:r w:rsidR="00EC6F84">
        <w:rPr>
          <w:rStyle w:val="normaltextrun"/>
        </w:rPr>
        <w:t>assistiven</w:t>
      </w:r>
      <w:proofErr w:type="spellEnd"/>
      <w:r w:rsidR="00EC6F84">
        <w:rPr>
          <w:rStyle w:val="normaltextrun"/>
        </w:rPr>
        <w:t xml:space="preserve"> Technologien von allen genutzt werden könne</w:t>
      </w:r>
      <w:bookmarkEnd w:id="2"/>
      <w:r w:rsidR="00EC6F84">
        <w:rPr>
          <w:rStyle w:val="normaltextrun"/>
        </w:rPr>
        <w:t xml:space="preserve">n» </w:t>
      </w:r>
      <w:sdt>
        <w:sdtPr>
          <w:rPr>
            <w:rStyle w:val="normaltextrun"/>
          </w:rPr>
          <w:alias w:val="To edit, see citavi.com/edit"/>
          <w:tag w:val="CitaviPlaceholder#3dce5ae7-b5e7-4d0c-b011-e36389abb460"/>
          <w:id w:val="1752003931"/>
          <w:placeholder>
            <w:docPart w:val="6034AE855EE24295B0F5E39E458F45E9"/>
          </w:placeholder>
        </w:sdtPr>
        <w:sdtEndPr>
          <w:rPr>
            <w:rStyle w:val="normaltextrun"/>
          </w:rPr>
        </w:sdtEndPr>
        <w:sdtContent>
          <w:r w:rsidR="00EC6F84">
            <w:rPr>
              <w:rStyle w:val="normaltextrun"/>
            </w:rPr>
            <w:fldChar w:fldCharType="begin"/>
          </w:r>
          <w:r w:rsidR="009714EE">
            <w:rPr>
              <w:rStyle w:val="normaltextr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RkYzhkNWQtNTBiOS00YmNmLWE2MzAtYjVlMWRlNTU4YzY3IiwiSWQiOiI5ODhiOWE0YS03OTliLTRlN2EtYjgzMy1lMTllNTE4MzFhNTciLCJSYW5nZUxlbmd0aCI6MjIsIlJlZmVyZW5jZUlkIjoiNDYzODQ0NWEtOWJhZS00YmFkLWJlNzktZGIwM2Q4Mzc0ZD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1NSIsIlN0YXJ0UGFnZSI6eyIkaWQiOiI1IiwiJHR5cGUiOiJTd2lzc0FjYWRlbWljLlBhZ2VOdW1iZXIsIFN3aXNzQWNhZGVtaWMiLCJJc0Z1bGx5TnVtZXJpYyI6dHJ1ZSwiTnVtYmVyIjoxNTUsIk51bWJlcmluZ1R5cGUiOjAsIk51bWVyYWxTeXN0ZW0iOjAsIk9yaWdpbmFsU3RyaW5nIjoiMTU1IiwiUHJldHR5U3RyaW5nIjoiMTU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Cw7xobGVyIiwiUHJvdGVjdGVkIjpmYWxzZSwiU2V4IjoyLCJDcmVhdGVkQnkiOiJfQ29yaW5uZSBSZWJlciIsIkNyZWF0ZWRPbiI6IjIwMjMtMDgtMTRUMTU6MTg6MzUiLCJNb2RpZmllZEJ5IjoiX0NvcmlubmUgUmViZXIiLCJJZCI6IjVmZWE2OWExLTIxNjItNGQ2Yi1hZGMyLWUzZmRjNGM4OGRiMyIsIk1vZGlmaWVkT24iOiIyMDIzLTA4LTE0VDE1OjE4OjM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Twvbj5cclxuICA8aW4+dHJ1ZTwvaW4+XHJcbiAgPG9zPjE1NTwvb3M+XHJcbiAgPHBzPjE1NTwvcHM+XHJcbjwvc3A+XHJcbjxlcD5cclxuICA8bj4xNjk8L24+XHJcbiAgPGluPnRydWU8L2luPlxyXG4gIDxvcz4xNjk8L29zPlxyXG4gIDxwcz4xNjk8L3BzPlxyXG48L2VwPlxyXG48b3M+MTU1LTE2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}</w:instrText>
          </w:r>
          <w:r w:rsidR="00EC6F84">
            <w:rPr>
              <w:rStyle w:val="normaltextrun"/>
            </w:rPr>
            <w:fldChar w:fldCharType="separate"/>
          </w:r>
          <w:r w:rsidR="009714EE">
            <w:rPr>
              <w:rStyle w:val="normaltextrun"/>
            </w:rPr>
            <w:t>(Bühler, 2016, S. 155)</w:t>
          </w:r>
          <w:r w:rsidR="00EC6F84">
            <w:rPr>
              <w:rStyle w:val="normaltextrun"/>
            </w:rPr>
            <w:fldChar w:fldCharType="end"/>
          </w:r>
        </w:sdtContent>
      </w:sdt>
      <w:bookmarkEnd w:id="3"/>
      <w:r w:rsidR="00EC6F84">
        <w:rPr>
          <w:rStyle w:val="normaltextrun"/>
        </w:rPr>
        <w:t>.</w:t>
      </w:r>
      <w:r w:rsidR="008D58E8">
        <w:rPr>
          <w:rStyle w:val="normaltextrun"/>
        </w:rPr>
        <w:t xml:space="preserve"> Das Konzept wurde unter dem Namen «Universal Design </w:t>
      </w:r>
      <w:proofErr w:type="spellStart"/>
      <w:r w:rsidR="008D58E8">
        <w:rPr>
          <w:rStyle w:val="normaltextrun"/>
        </w:rPr>
        <w:t>for</w:t>
      </w:r>
      <w:proofErr w:type="spellEnd"/>
      <w:r w:rsidR="008D58E8">
        <w:rPr>
          <w:rStyle w:val="normaltextrun"/>
        </w:rPr>
        <w:t xml:space="preserve"> Learning»</w:t>
      </w:r>
      <w:r w:rsidR="00FA745A">
        <w:rPr>
          <w:rStyle w:val="normaltextrun"/>
        </w:rPr>
        <w:t xml:space="preserve"> (UDL)</w:t>
      </w:r>
      <w:r w:rsidR="008D58E8">
        <w:rPr>
          <w:rStyle w:val="normaltextrun"/>
        </w:rPr>
        <w:t xml:space="preserve"> auf den Unterricht übertragen</w:t>
      </w:r>
      <w:r w:rsidR="00F90272">
        <w:rPr>
          <w:rStyle w:val="normaltextrun"/>
        </w:rPr>
        <w:t>:</w:t>
      </w:r>
      <w:r w:rsidR="008D58E8">
        <w:rPr>
          <w:rStyle w:val="normaltextrun"/>
        </w:rPr>
        <w:t xml:space="preserve"> Lerninhalte </w:t>
      </w:r>
      <w:r w:rsidR="006835BC">
        <w:rPr>
          <w:rStyle w:val="normaltextrun"/>
        </w:rPr>
        <w:t xml:space="preserve">werden </w:t>
      </w:r>
      <w:r w:rsidR="008D58E8">
        <w:rPr>
          <w:rStyle w:val="normaltextrun"/>
        </w:rPr>
        <w:t xml:space="preserve">auf möglichst vielfältige Art angeboten und die </w:t>
      </w:r>
      <w:proofErr w:type="spellStart"/>
      <w:r w:rsidR="008D58E8">
        <w:rPr>
          <w:rStyle w:val="normaltextrun"/>
        </w:rPr>
        <w:t>Schüler:innen</w:t>
      </w:r>
      <w:proofErr w:type="spellEnd"/>
      <w:r w:rsidR="008D58E8">
        <w:rPr>
          <w:rStyle w:val="normaltextrun"/>
        </w:rPr>
        <w:t xml:space="preserve"> </w:t>
      </w:r>
      <w:r w:rsidR="006835BC">
        <w:rPr>
          <w:rStyle w:val="normaltextrun"/>
        </w:rPr>
        <w:t xml:space="preserve">können </w:t>
      </w:r>
      <w:r w:rsidR="008D58E8">
        <w:rPr>
          <w:rStyle w:val="normaltextrun"/>
        </w:rPr>
        <w:t xml:space="preserve">diese auf unterschiedlichste Weise bearbeiten und präsentieren </w:t>
      </w:r>
      <w:sdt>
        <w:sdtPr>
          <w:rPr>
            <w:rStyle w:val="normaltextrun"/>
          </w:rPr>
          <w:alias w:val="To edit, see citavi.com/edit"/>
          <w:tag w:val="CitaviPlaceholder#536403c7-c21b-4bc9-af3b-326fa8165872"/>
          <w:id w:val="-414244270"/>
          <w:placeholder>
            <w:docPart w:val="6034AE855EE24295B0F5E39E458F45E9"/>
          </w:placeholder>
        </w:sdtPr>
        <w:sdtEndPr>
          <w:rPr>
            <w:rStyle w:val="normaltextrun"/>
          </w:rPr>
        </w:sdtEndPr>
        <w:sdtContent>
          <w:r w:rsidR="008D58E8">
            <w:rPr>
              <w:rStyle w:val="normaltextrun"/>
            </w:rPr>
            <w:fldChar w:fldCharType="begin"/>
          </w:r>
          <w:r w:rsidR="008D58E8">
            <w:rPr>
              <w:rStyle w:val="normaltextr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DRiYTgyLTU5YzItNDgzNC1iMDkxLWMyNGJiYzEyNDc0OSIsIlJhbmdlTGVuZ3RoIjoxMywiUmVmZXJlbmNlSWQiOiI4NmVmZTNkMi1mZmJhLTRlZDQtOWMxOC1lY2NlZmM4YTlj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Z28iLCJMYXN0TmFtZSI6IkJvc3NlIiwiUHJvdGVjdGVkIjpmYWxzZSwiU2V4IjowLCJDcmVhdGVkQnkiOiJfQ29yaW5uZSBSZWJlciIsIkNyZWF0ZWRPbiI6IjIwMjMtMDEtMDVUMTM6MTc6NTYiLCJNb2RpZmllZEJ5IjoiX0NvcmlubmUgUmViZXIiLCJJZCI6IjUyM2Y1N2U0LTg1NDgtNDYxZC04MmUyLWU5NTY0NDBlNzBiMyIsIk1vZGlmaWVkT24iOiIyMDIzLTAxLTA1VDEzOjE3OjU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yMzwvbj5cclxuICA8aW4+dHJ1ZTwvaW4+XHJcbiAgPG9zPjcyMzwvb3M+XHJcbiAgPHBzPjcyMzwvcHM+XHJcbjwvc3A+XHJcbjxlcD5cclxuICA8bj43MzQ8L24+XHJcbiAgPGluPnRydWU8L2luPlxyXG4gIDxvcz43MzQ8L29zPlxyXG4gIDxwcz43MzQ8L3BzPlxyXG48L2VwPlxyXG48b3M+NzIzLTczND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}</w:instrText>
          </w:r>
          <w:r w:rsidR="008D58E8">
            <w:rPr>
              <w:rStyle w:val="normaltextrun"/>
            </w:rPr>
            <w:fldChar w:fldCharType="separate"/>
          </w:r>
          <w:r w:rsidR="008D58E8">
            <w:rPr>
              <w:rStyle w:val="normaltextrun"/>
            </w:rPr>
            <w:t>(Bosse, 2022)</w:t>
          </w:r>
          <w:r w:rsidR="008D58E8">
            <w:rPr>
              <w:rStyle w:val="normaltextrun"/>
            </w:rPr>
            <w:fldChar w:fldCharType="end"/>
          </w:r>
        </w:sdtContent>
      </w:sdt>
      <w:r w:rsidR="008D58E8">
        <w:rPr>
          <w:rStyle w:val="normaltextrun"/>
        </w:rPr>
        <w:t xml:space="preserve">. So sollen möglichst alle </w:t>
      </w:r>
      <w:proofErr w:type="spellStart"/>
      <w:proofErr w:type="gramStart"/>
      <w:r w:rsidR="008D58E8">
        <w:rPr>
          <w:rStyle w:val="normaltextrun"/>
        </w:rPr>
        <w:t>Schüler:innen</w:t>
      </w:r>
      <w:proofErr w:type="spellEnd"/>
      <w:proofErr w:type="gramEnd"/>
      <w:r w:rsidR="008D58E8">
        <w:rPr>
          <w:rStyle w:val="normaltextrun"/>
        </w:rPr>
        <w:t xml:space="preserve"> einen Zugang zu einem Lerngegenstand finden. Digitale Medien bieten dabei zusätzliche Möglichkeiten</w:t>
      </w:r>
      <w:r w:rsidR="001F36FA">
        <w:rPr>
          <w:rStyle w:val="normaltextrun"/>
        </w:rPr>
        <w:t>,</w:t>
      </w:r>
      <w:r w:rsidR="008D58E8">
        <w:rPr>
          <w:rStyle w:val="normaltextrun"/>
        </w:rPr>
        <w:t xml:space="preserve"> Lerninhalte darzustellen und zu bearbeiten. </w:t>
      </w:r>
      <w:r w:rsidR="009714EE">
        <w:rPr>
          <w:rStyle w:val="normaltextrun"/>
        </w:rPr>
        <w:t xml:space="preserve">Kann keine Lösung für alle angeboten werden, werden barrierefreie Funktionen und </w:t>
      </w:r>
      <w:proofErr w:type="spellStart"/>
      <w:r w:rsidR="00A552F6">
        <w:rPr>
          <w:rStyle w:val="normaltextrun"/>
        </w:rPr>
        <w:t>a</w:t>
      </w:r>
      <w:r w:rsidR="009714EE">
        <w:rPr>
          <w:rStyle w:val="normaltextrun"/>
        </w:rPr>
        <w:t>ssistive</w:t>
      </w:r>
      <w:proofErr w:type="spellEnd"/>
      <w:r w:rsidR="009714EE">
        <w:rPr>
          <w:rStyle w:val="normaltextrun"/>
        </w:rPr>
        <w:t xml:space="preserve"> Technologien eingesetzt </w:t>
      </w:r>
      <w:sdt>
        <w:sdtPr>
          <w:rPr>
            <w:rStyle w:val="normaltextrun"/>
          </w:rPr>
          <w:alias w:val="To edit, see citavi.com/edit"/>
          <w:tag w:val="CitaviPlaceholder#61d35ae2-cc3a-44e2-9815-482689b78e32"/>
          <w:id w:val="-582062423"/>
          <w:placeholder>
            <w:docPart w:val="6034AE855EE24295B0F5E39E458F45E9"/>
          </w:placeholder>
        </w:sdtPr>
        <w:sdtEndPr>
          <w:rPr>
            <w:rStyle w:val="normaltextrun"/>
          </w:rPr>
        </w:sdtEndPr>
        <w:sdtContent>
          <w:r w:rsidR="009714EE">
            <w:rPr>
              <w:rStyle w:val="normaltextrun"/>
            </w:rPr>
            <w:fldChar w:fldCharType="begin"/>
          </w:r>
          <w:r w:rsidR="009714EE">
            <w:rPr>
              <w:rStyle w:val="normaltextr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2I3YjU0LTg5YTItNDkzYi05M2M4LTRhNjVjOGE4N2Q4MyIsIlJhbmdlTGVuZ3RoIjoxNCwiUmVmZXJlbmNlSWQiOiI0NjM4NDQ1YS05YmFlLTRiYWQtYmU3OS1kYjAzZDgzNzRk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QsO8aGxlciIsIlByb3RlY3RlZCI6ZmFsc2UsIlNleCI6MiwiQ3JlYXRlZEJ5IjoiX0NvcmlubmUgUmViZXIiLCJDcmVhdGVkT24iOiIyMDIzLTA4LTE0VDE1OjE4OjM1IiwiTW9kaWZpZWRCeSI6Il9Db3Jpbm5lIFJlYmVyIiwiSWQiOiI1ZmVhNjlhMS0yMTYyLTRkNmItYWRjMi1lM2ZkYzRjODhkYjMiLCJNb2RpZmllZE9uIjoiMjAyMy0wOC0xNFQxNToxODoz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U8L24+XHJcbiAgPGluPnRydWU8L2luPlxyXG4gIDxvcz4xNTU8L29zPlxyXG4gIDxwcz4xNTU8L3BzPlxyXG48L3NwPlxyXG48ZXA+XHJcbiAgPG4+MTY5PC9uPlxyXG4gIDxpbj50cnVlPC9pbj5cclxuICA8b3M+MTY5PC9vcz5cclxuICA8cHM+MTY5PC9wcz5cclxuPC9lcD5cclxuPG9zPjE1NS0xNjk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}</w:instrText>
          </w:r>
          <w:r w:rsidR="009714EE">
            <w:rPr>
              <w:rStyle w:val="normaltextrun"/>
            </w:rPr>
            <w:fldChar w:fldCharType="separate"/>
          </w:r>
          <w:r w:rsidR="009714EE">
            <w:rPr>
              <w:rStyle w:val="normaltextrun"/>
            </w:rPr>
            <w:t>(Bühler, 2016)</w:t>
          </w:r>
          <w:r w:rsidR="009714EE">
            <w:rPr>
              <w:rStyle w:val="normaltextrun"/>
            </w:rPr>
            <w:fldChar w:fldCharType="end"/>
          </w:r>
        </w:sdtContent>
      </w:sdt>
      <w:r w:rsidR="009714EE">
        <w:rPr>
          <w:rStyle w:val="normaltextrun"/>
        </w:rPr>
        <w:t>.</w:t>
      </w:r>
    </w:p>
    <w:p w14:paraId="3EB3C9C8" w14:textId="4BE41AC8" w:rsidR="009714EE" w:rsidRDefault="009714EE" w:rsidP="008A78B6">
      <w:pPr>
        <w:pStyle w:val="Textkrper"/>
        <w:rPr>
          <w:rStyle w:val="normaltextrun"/>
        </w:rPr>
      </w:pPr>
      <w:r w:rsidRPr="008A78B6">
        <w:rPr>
          <w:rStyle w:val="normaltextrun"/>
          <w:rFonts w:cs="Arial"/>
          <w:i/>
          <w:iCs/>
        </w:rPr>
        <w:t>Barrierefreiheit</w:t>
      </w:r>
      <w:r w:rsidRPr="008A78B6">
        <w:rPr>
          <w:rStyle w:val="normaltextrun"/>
        </w:rPr>
        <w:t xml:space="preserve"> </w:t>
      </w:r>
      <w:bookmarkStart w:id="4" w:name="_CTVK0012f1d52ac392e4e678db7d27b77ff6d00"/>
      <w:r>
        <w:rPr>
          <w:rStyle w:val="normaltextrun"/>
        </w:rPr>
        <w:t xml:space="preserve">«bedeutet, dass Inhalte für alle Menschen zugänglich sind, unabhängig von einer Behinderung oder Beeinträchtigung. Die Barrierefreiheit von digitalen Inhalten wird auch als </w:t>
      </w:r>
      <w:proofErr w:type="spellStart"/>
      <w:r w:rsidRPr="008A78B6">
        <w:rPr>
          <w:rStyle w:val="normaltextrun"/>
          <w:i/>
          <w:iCs/>
        </w:rPr>
        <w:t>Accessibility</w:t>
      </w:r>
      <w:proofErr w:type="spellEnd"/>
      <w:r>
        <w:rPr>
          <w:rStyle w:val="normaltextrun"/>
        </w:rPr>
        <w:t xml:space="preserve"> bezeichne</w:t>
      </w:r>
      <w:bookmarkEnd w:id="4"/>
      <w:r>
        <w:rPr>
          <w:rStyle w:val="normaltextrun"/>
        </w:rPr>
        <w:t>t»</w:t>
      </w:r>
      <w:r w:rsidRPr="009714EE">
        <w:rPr>
          <w:rStyle w:val="normaltextrun"/>
        </w:rPr>
        <w:t xml:space="preserve"> </w:t>
      </w:r>
      <w:sdt>
        <w:sdtPr>
          <w:rPr>
            <w:rStyle w:val="normaltextrun"/>
          </w:rPr>
          <w:alias w:val="To edit, see citavi.com/edit"/>
          <w:tag w:val="CitaviPlaceholder#c728da7d-7765-489f-b6e2-e765089b813a"/>
          <w:id w:val="-1276712029"/>
          <w:placeholder>
            <w:docPart w:val="6034AE855EE24295B0F5E39E458F45E9"/>
          </w:placeholder>
        </w:sdtPr>
        <w:sdtEndPr>
          <w:rPr>
            <w:rStyle w:val="normaltextrun"/>
          </w:rPr>
        </w:sdtEndPr>
        <w:sdtContent>
          <w:r>
            <w:rPr>
              <w:rStyle w:val="normaltextrun"/>
            </w:rPr>
            <w:fldChar w:fldCharType="begin"/>
          </w:r>
          <w:r>
            <w:rPr>
              <w:rStyle w:val="normaltextr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YxZDUyYWMtMzkyZS00ZTY3LThkYjctZDI3Yjc3ZmY2ZDAwIiwiSWQiOiI1NzMyYjdkMy1lZDE4LTRkZGItYTViOS00ZWJkZDM3OTNhY2MiLCJSYW5nZUxlbmd0aCI6MzAsIlJlZmVyZW5jZUlkIjoiMjhkMjRlNzAtZGZhYS00M2U2LTkwNmUtMTMwYWQyZjgzZWY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}</w:instrText>
          </w:r>
          <w:r>
            <w:rPr>
              <w:rStyle w:val="normaltextrun"/>
            </w:rPr>
            <w:fldChar w:fldCharType="separate"/>
          </w:r>
          <w:r>
            <w:rPr>
              <w:rStyle w:val="normaltextrun"/>
            </w:rPr>
            <w:t>(Liesen &amp; Rummler, 2016, S. 7)</w:t>
          </w:r>
          <w:r>
            <w:rPr>
              <w:rStyle w:val="normaltextrun"/>
            </w:rPr>
            <w:fldChar w:fldCharType="end"/>
          </w:r>
          <w:r>
            <w:rPr>
              <w:rStyle w:val="normaltextrun"/>
            </w:rPr>
            <w:t>.</w:t>
          </w:r>
        </w:sdtContent>
      </w:sdt>
      <w:r>
        <w:rPr>
          <w:rStyle w:val="normaltextrun"/>
        </w:rPr>
        <w:t xml:space="preserve"> Beispiele </w:t>
      </w:r>
      <w:r w:rsidR="003B46DD">
        <w:rPr>
          <w:rStyle w:val="normaltextrun"/>
        </w:rPr>
        <w:t>hierfür sind</w:t>
      </w:r>
      <w:r>
        <w:rPr>
          <w:rStyle w:val="normaltextrun"/>
        </w:rPr>
        <w:t xml:space="preserve"> Untertitel eines Films oder Vorlesefunktionen.</w:t>
      </w:r>
    </w:p>
    <w:p w14:paraId="2C183F88" w14:textId="44E6757E" w:rsidR="0030337A" w:rsidRDefault="009714EE" w:rsidP="00B5081C">
      <w:pPr>
        <w:pStyle w:val="Textkrper"/>
        <w:ind w:firstLine="0"/>
        <w:rPr>
          <w:rStyle w:val="normaltextrun"/>
          <w:rFonts w:cs="Arial"/>
          <w:lang w:val="de-DE"/>
        </w:rPr>
      </w:pPr>
      <w:proofErr w:type="spellStart"/>
      <w:r w:rsidRPr="008A78B6">
        <w:rPr>
          <w:rStyle w:val="normaltextrun"/>
          <w:rFonts w:cs="Arial"/>
          <w:i/>
          <w:iCs/>
        </w:rPr>
        <w:lastRenderedPageBreak/>
        <w:t>Assistive</w:t>
      </w:r>
      <w:proofErr w:type="spellEnd"/>
      <w:r w:rsidRPr="008A78B6">
        <w:rPr>
          <w:rStyle w:val="normaltextrun"/>
          <w:rFonts w:cs="Arial"/>
          <w:i/>
          <w:iCs/>
        </w:rPr>
        <w:t xml:space="preserve"> Technologien</w:t>
      </w:r>
      <w:r w:rsidR="001E4DB2" w:rsidRPr="008A78B6">
        <w:rPr>
          <w:rStyle w:val="normaltextrun"/>
        </w:rPr>
        <w:t xml:space="preserve"> </w:t>
      </w:r>
      <w:bookmarkStart w:id="5" w:name="_CTVK00167e5402316044374a8ee4d4b61b2a40e"/>
      <w:r w:rsidR="00FA745A">
        <w:rPr>
          <w:rStyle w:val="normaltextrun"/>
          <w:bCs/>
        </w:rPr>
        <w:t>«</w:t>
      </w:r>
      <w:r w:rsidRPr="009714EE">
        <w:rPr>
          <w:rStyle w:val="normaltextrun"/>
          <w:bCs/>
        </w:rPr>
        <w:t>unterstützen Personen mit Einschränkungen bei der Durchführung von Aktivitäten verschiedenster Art, die sie nicht aus eigener Kraft bewältigen können</w:t>
      </w:r>
      <w:bookmarkEnd w:id="5"/>
      <w:r w:rsidR="00FA745A">
        <w:rPr>
          <w:rStyle w:val="normaltextrun"/>
          <w:bCs/>
        </w:rPr>
        <w:t>»</w:t>
      </w:r>
      <w:r w:rsidRPr="009714EE">
        <w:rPr>
          <w:rStyle w:val="normaltextrun"/>
        </w:rPr>
        <w:t xml:space="preserve"> </w:t>
      </w:r>
      <w:sdt>
        <w:sdtPr>
          <w:rPr>
            <w:rStyle w:val="normaltextrun"/>
          </w:rPr>
          <w:alias w:val="To edit, see citavi.com/edit"/>
          <w:tag w:val="CitaviPlaceholder#7c239722-abbd-490f-b0ec-dfce44494ffa"/>
          <w:id w:val="-1776547803"/>
          <w:placeholder>
            <w:docPart w:val="6034AE855EE24295B0F5E39E458F45E9"/>
          </w:placeholder>
        </w:sdtPr>
        <w:sdtEndPr>
          <w:rPr>
            <w:rStyle w:val="normaltextrun"/>
          </w:rPr>
        </w:sdtEndPr>
        <w:sdtContent>
          <w:r>
            <w:rPr>
              <w:rStyle w:val="normaltextrun"/>
            </w:rPr>
            <w:fldChar w:fldCharType="begin"/>
          </w:r>
          <w:r>
            <w:rPr>
              <w:rStyle w:val="normaltextr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lcD5cclxuICA8bj41Mjwvbj5cclxuICA8aW4+dHJ1ZTwvaW4+XHJcbiAgPG9zPjUyPC9vcz5cclxuICA8cHM+NTI8L3BzPlxyXG48L2VwPlxyXG48b3M+MzUtNTI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}</w:instrText>
          </w:r>
          <w:r>
            <w:rPr>
              <w:rStyle w:val="normaltextrun"/>
            </w:rPr>
            <w:fldChar w:fldCharType="separate"/>
          </w:r>
          <w:r>
            <w:rPr>
              <w:rStyle w:val="normaltextrun"/>
            </w:rPr>
            <w:t>(Bosse</w:t>
          </w:r>
          <w:r w:rsidR="00A945E6">
            <w:rPr>
              <w:rStyle w:val="normaltextrun"/>
            </w:rPr>
            <w:t xml:space="preserve"> et al.</w:t>
          </w:r>
          <w:r>
            <w:rPr>
              <w:rStyle w:val="normaltextrun"/>
            </w:rPr>
            <w:t>, 2019</w:t>
          </w:r>
          <w:r w:rsidR="00780F2A">
            <w:rPr>
              <w:rStyle w:val="normaltextrun"/>
            </w:rPr>
            <w:t>a</w:t>
          </w:r>
          <w:r>
            <w:rPr>
              <w:rStyle w:val="normaltextrun"/>
            </w:rPr>
            <w:t>, S. 42–43)</w:t>
          </w:r>
          <w:r>
            <w:rPr>
              <w:rStyle w:val="normaltextrun"/>
            </w:rPr>
            <w:fldChar w:fldCharType="end"/>
          </w:r>
        </w:sdtContent>
      </w:sdt>
      <w:r>
        <w:rPr>
          <w:rStyle w:val="normaltextrun"/>
        </w:rPr>
        <w:t xml:space="preserve">. </w:t>
      </w:r>
      <w:r w:rsidR="00EE4BF4">
        <w:rPr>
          <w:rStyle w:val="normaltextrun"/>
        </w:rPr>
        <w:t>Der Einsatz von</w:t>
      </w:r>
      <w:r w:rsidR="00E26FEE">
        <w:rPr>
          <w:rStyle w:val="normaltextrun"/>
        </w:rPr>
        <w:t xml:space="preserve"> </w:t>
      </w:r>
      <w:proofErr w:type="spellStart"/>
      <w:r w:rsidR="00E26FEE">
        <w:rPr>
          <w:rStyle w:val="normaltextrun"/>
        </w:rPr>
        <w:t>a</w:t>
      </w:r>
      <w:r w:rsidR="00927C19">
        <w:rPr>
          <w:rStyle w:val="normaltextrun"/>
        </w:rPr>
        <w:t>ssistiven</w:t>
      </w:r>
      <w:proofErr w:type="spellEnd"/>
      <w:r w:rsidR="00927C19">
        <w:rPr>
          <w:rStyle w:val="normaltextrun"/>
        </w:rPr>
        <w:t xml:space="preserve"> Technologien</w:t>
      </w:r>
      <w:r w:rsidR="00EE4BF4">
        <w:rPr>
          <w:rStyle w:val="normaltextrun"/>
        </w:rPr>
        <w:t xml:space="preserve"> kann für </w:t>
      </w:r>
      <w:proofErr w:type="spellStart"/>
      <w:proofErr w:type="gramStart"/>
      <w:r w:rsidR="00EE4BF4">
        <w:rPr>
          <w:rStyle w:val="normaltextrun"/>
        </w:rPr>
        <w:t>Schüler:innen</w:t>
      </w:r>
      <w:proofErr w:type="spellEnd"/>
      <w:proofErr w:type="gramEnd"/>
      <w:r w:rsidR="00EE4BF4">
        <w:rPr>
          <w:rStyle w:val="normaltextrun"/>
        </w:rPr>
        <w:t xml:space="preserve"> sehr gewinnbringend sein. Allerdings sollte immer im Blick behalten werden, dass Inklusion nicht nur eine Anpassung von</w:t>
      </w:r>
      <w:r w:rsidR="00101AA7">
        <w:rPr>
          <w:rStyle w:val="normaltextrun"/>
        </w:rPr>
        <w:t>s</w:t>
      </w:r>
      <w:r w:rsidR="00EE4BF4">
        <w:rPr>
          <w:rStyle w:val="normaltextrun"/>
        </w:rPr>
        <w:t xml:space="preserve">eiten des </w:t>
      </w:r>
      <w:r w:rsidR="00FA745A">
        <w:rPr>
          <w:rStyle w:val="normaltextrun"/>
        </w:rPr>
        <w:t>Individuums</w:t>
      </w:r>
      <w:r w:rsidR="00EE4BF4">
        <w:rPr>
          <w:rStyle w:val="normaltextrun"/>
        </w:rPr>
        <w:t xml:space="preserve">, sondern auch strukturelle Veränderungen verlangt. Es darf nicht sein, dass </w:t>
      </w:r>
      <w:proofErr w:type="spellStart"/>
      <w:r w:rsidR="00E26FEE">
        <w:rPr>
          <w:rStyle w:val="normaltextrun"/>
        </w:rPr>
        <w:t>assistive</w:t>
      </w:r>
      <w:proofErr w:type="spellEnd"/>
      <w:r w:rsidR="00E26FEE">
        <w:rPr>
          <w:rStyle w:val="normaltextrun"/>
        </w:rPr>
        <w:t xml:space="preserve"> Technologien</w:t>
      </w:r>
      <w:r w:rsidR="00EE4BF4">
        <w:rPr>
          <w:rStyle w:val="normaltextrun"/>
        </w:rPr>
        <w:t xml:space="preserve"> mit dem Ziel eingesetzt w</w:t>
      </w:r>
      <w:r w:rsidR="000050DE">
        <w:rPr>
          <w:rStyle w:val="normaltextrun"/>
        </w:rPr>
        <w:t>erden</w:t>
      </w:r>
      <w:r w:rsidR="00EE4BF4">
        <w:rPr>
          <w:rStyle w:val="normaltextrun"/>
        </w:rPr>
        <w:t xml:space="preserve">, dass sich das Umfeld nicht verändern muss </w:t>
      </w:r>
      <w:sdt>
        <w:sdtPr>
          <w:rPr>
            <w:rStyle w:val="normaltextrun"/>
          </w:rPr>
          <w:alias w:val="To edit, see citavi.com/edit"/>
          <w:tag w:val="CitaviPlaceholder#c188a2ed-a530-4258-a7f8-b6e466d7cc85"/>
          <w:id w:val="-824124410"/>
          <w:placeholder>
            <w:docPart w:val="6034AE855EE24295B0F5E39E458F45E9"/>
          </w:placeholder>
        </w:sdtPr>
        <w:sdtEndPr>
          <w:rPr>
            <w:rStyle w:val="normaltextrun"/>
          </w:rPr>
        </w:sdtEndPr>
        <w:sdtContent>
          <w:r w:rsidR="00EE4BF4">
            <w:rPr>
              <w:rStyle w:val="normaltextrun"/>
            </w:rPr>
            <w:fldChar w:fldCharType="begin"/>
          </w:r>
          <w:r w:rsidR="00EE4BF4">
            <w:rPr>
              <w:rStyle w:val="normaltextr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Tc2NTcwLTU2MjItNGY4MC05NGViLTJmZTQwNTg0NThhZCIsIlJhbmdlTGVuZ3RoIjoxNiwiUmVmZXJlbmNlSWQiOiJmNDZmNWI1ZS0zODU4LTQ4NjUtOWUxMS1iMzk3YTFkNzlk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qw7ZybiIsIkxhc3ROYW1lIjoiRmlzc2VsZXIiLCJQcm90ZWN0ZWQiOmZhbHNlLCJTZXgiOjIsIkNyZWF0ZWRCeSI6Il9Db3Jpbm5lIFJlYmVyIiwiQ3JlYXRlZE9uIjoiMjAyMy0xMS0yM1QxMzo1ODoxNSIsIk1vZGlmaWVkQnkiOiJfQ29yaW5uZSBSZWJlciIsIklkIjoiZjM4NDAzZTYtNmEwYi00ZmZkLWJjOWEtY2UxMTU1ZDk4ZTZlIiwiTW9kaWZpZWRPbiI6IjIwMjMtMTEtMjNUMTM6NTg6MTU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EzPC9uPlxyXG4gIDxpbj50cnVlPC9pbj5cclxuICA8b3M+MzEzPC9vcz5cclxuICA8cHM+MzEzPC9wcz5cclxuPC9zcD5cclxuPGVwPlxyXG4gIDxuPjMzMDwvbj5cclxuICA8aW4+dHJ1ZTwvaW4+XHJcbiAgPG9zPjMzMDwvb3M+XHJcbiAgPHBzPjMzMDwvcHM+XHJcbjwvZXA+XHJcbjxvcz4zMTMtMzMw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}</w:instrText>
          </w:r>
          <w:r w:rsidR="00EE4BF4">
            <w:rPr>
              <w:rStyle w:val="normaltextrun"/>
            </w:rPr>
            <w:fldChar w:fldCharType="separate"/>
          </w:r>
          <w:r w:rsidR="00EE4BF4">
            <w:rPr>
              <w:rStyle w:val="normaltextrun"/>
            </w:rPr>
            <w:t>(Fisseler, 2023)</w:t>
          </w:r>
          <w:r w:rsidR="00EE4BF4">
            <w:rPr>
              <w:rStyle w:val="normaltextrun"/>
            </w:rPr>
            <w:fldChar w:fldCharType="end"/>
          </w:r>
        </w:sdtContent>
      </w:sdt>
      <w:r w:rsidR="00EE4BF4">
        <w:rPr>
          <w:rStyle w:val="normaltextrun"/>
        </w:rPr>
        <w:t>.</w:t>
      </w:r>
      <w:r w:rsidR="0030337A">
        <w:rPr>
          <w:rStyle w:val="normaltextrun"/>
        </w:rPr>
        <w:t xml:space="preserve"> Zudem können a</w:t>
      </w:r>
      <w:proofErr w:type="spellStart"/>
      <w:r w:rsidR="00EE4BF4" w:rsidRPr="00EE5A5C">
        <w:rPr>
          <w:rStyle w:val="normaltextrun"/>
          <w:rFonts w:cs="Arial"/>
          <w:lang w:val="de-DE"/>
        </w:rPr>
        <w:t>uch</w:t>
      </w:r>
      <w:proofErr w:type="spellEnd"/>
      <w:r w:rsidR="00EE4BF4" w:rsidRPr="00EE5A5C">
        <w:rPr>
          <w:rStyle w:val="normaltextrun"/>
          <w:rFonts w:cs="Arial"/>
          <w:lang w:val="de-DE"/>
        </w:rPr>
        <w:t xml:space="preserve"> </w:t>
      </w:r>
      <w:proofErr w:type="spellStart"/>
      <w:proofErr w:type="gramStart"/>
      <w:r w:rsidR="00EE4BF4" w:rsidRPr="00EE5A5C">
        <w:rPr>
          <w:rStyle w:val="normaltextrun"/>
          <w:rFonts w:cs="Arial"/>
          <w:lang w:val="de-DE"/>
        </w:rPr>
        <w:t>Schüler</w:t>
      </w:r>
      <w:r w:rsidR="001F36FA">
        <w:rPr>
          <w:rStyle w:val="normaltextrun"/>
          <w:rFonts w:cs="Arial"/>
          <w:lang w:val="de-DE"/>
        </w:rPr>
        <w:t>:</w:t>
      </w:r>
      <w:r w:rsidR="00EE4BF4" w:rsidRPr="00EE5A5C">
        <w:rPr>
          <w:rStyle w:val="normaltextrun"/>
          <w:rFonts w:cs="Arial"/>
          <w:lang w:val="de-DE"/>
        </w:rPr>
        <w:t>innen</w:t>
      </w:r>
      <w:proofErr w:type="spellEnd"/>
      <w:proofErr w:type="gramEnd"/>
      <w:r w:rsidR="00EE4BF4" w:rsidRPr="00EE5A5C">
        <w:rPr>
          <w:rStyle w:val="normaltextrun"/>
          <w:rFonts w:cs="Arial"/>
          <w:lang w:val="de-DE"/>
        </w:rPr>
        <w:t xml:space="preserve"> ohne Behinderungen von </w:t>
      </w:r>
      <w:proofErr w:type="spellStart"/>
      <w:r w:rsidR="00371285">
        <w:rPr>
          <w:rStyle w:val="normaltextrun"/>
          <w:rFonts w:cs="Arial"/>
          <w:lang w:val="de-DE"/>
        </w:rPr>
        <w:t>assistiven</w:t>
      </w:r>
      <w:proofErr w:type="spellEnd"/>
      <w:r w:rsidR="00371285">
        <w:rPr>
          <w:rStyle w:val="normaltextrun"/>
          <w:rFonts w:cs="Arial"/>
          <w:lang w:val="de-DE"/>
        </w:rPr>
        <w:t xml:space="preserve"> Technologien</w:t>
      </w:r>
      <w:r w:rsidR="00EE4BF4" w:rsidRPr="00EE5A5C">
        <w:rPr>
          <w:rStyle w:val="normaltextrun"/>
          <w:rFonts w:cs="Arial"/>
          <w:lang w:val="de-DE"/>
        </w:rPr>
        <w:t xml:space="preserve"> profitieren und neue Erfahrungen machen. </w:t>
      </w:r>
    </w:p>
    <w:p w14:paraId="7D87A9E8" w14:textId="257850D6" w:rsidR="00C32871" w:rsidRDefault="00C32871" w:rsidP="00C32871">
      <w:pPr>
        <w:pStyle w:val="berschrift2"/>
      </w:pPr>
      <w:r w:rsidRPr="00F8373A">
        <w:t>L</w:t>
      </w:r>
      <w:r>
        <w:t>ern</w:t>
      </w:r>
      <w:r w:rsidR="00D07E92">
        <w:t>- und Kooperationsformen</w:t>
      </w:r>
      <w:r>
        <w:t xml:space="preserve"> MIT Medien</w:t>
      </w:r>
      <w:r w:rsidR="00D07E92">
        <w:t xml:space="preserve"> ergänzen und erweitern</w:t>
      </w:r>
    </w:p>
    <w:p w14:paraId="588E2A02" w14:textId="3ADFCD83" w:rsidR="00EE4BF4" w:rsidRDefault="002343ED" w:rsidP="008A78B6">
      <w:pPr>
        <w:pStyle w:val="Textkrper"/>
        <w:ind w:firstLine="0"/>
        <w:rPr>
          <w:szCs w:val="24"/>
        </w:rPr>
      </w:pPr>
      <w:r>
        <w:t xml:space="preserve">Um in einer Schulklasse allen </w:t>
      </w:r>
      <w:proofErr w:type="spellStart"/>
      <w:r>
        <w:t>Schüler:innen</w:t>
      </w:r>
      <w:proofErr w:type="spellEnd"/>
      <w:r>
        <w:t xml:space="preserve"> gerecht zu werden, braucht es «didaktische Vielfalt» </w:t>
      </w:r>
      <w:sdt>
        <w:sdtPr>
          <w:alias w:val="To edit, see citavi.com/edit"/>
          <w:tag w:val="CitaviPlaceholder#193e7c3f-3994-4050-bf7c-3488c613cf7a"/>
          <w:id w:val="1508630532"/>
          <w:placeholder>
            <w:docPart w:val="6034AE855EE24295B0F5E39E458F45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UzZGIwYTItMmE4OC00NWE2LTk0ZjMtMWE1MWZhYjI4ZGQyIiwiSWQiOiI4NWQ0YjMwYy04MzhlLTRjNzAtYTc4ZC0wN2JmMWNmNzZmMmIiLCJSYW5nZUxlbmd0aCI6MjIsIlJlZmVyZW5jZUlkIjoiNGFlNDg5NmUtZWVmZi00OWRlLTk1YzUtM2FmZjYxMGEzNWV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IiwiU3RhcnRQYWdlIjp7IiRpZCI6IjUiLCIkdHlwZSI6IlN3aXNzQWNhZGVtaWMuUGFnZU51bWJlciwgU3dpc3NBY2FkZW1pYyIsIklzRnVsbHlOdW1lcmljIjp0cnVlLCJOdW1iZXIiOjIzLCJOdW1iZXJpbmdUeXBlIjowLCJOdW1lcmFsU3lzdGVtIjowLCJPcmlnaW5hbFN0cmluZyI6IjIzIiwiUHJldHR5U3RyaW5nIjoiMj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NoYWVsIiwiTGFzdE5hbWUiOiJFY2toYXJ0IiwiUHJvdGVjdGVkIjpmYWxzZSwiU2V4IjoyLCJDcmVhdGVkQnkiOiJfQ29yaW5uZSBSZWJlciIsIkNyZWF0ZWRPbiI6IjIwMjItMTItMTVUMTM6NDQ6NTUiLCJNb2RpZmllZEJ5IjoiX0NvcmlubmUgUmViZXIiLCJJZCI6ImFkMWFlZmU5LWUyMTUtNGQ3Ny04NjZjLTU3MGZkN2VkN2NjMyIsIk1vZGlmaWVkT24iOiIyMDIyLTEyLTE1VDEzOjQ0OjU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PC9uPlxyXG4gIDxpbj50cnVlPC9pbj5cclxuICA8b3M+MTU8L29zPlxyXG4gIDxwcz4xNTwvcHM+XHJcbjwvc3A+XHJcbjxlcD5cclxuICA8bj4yNTwvbj5cclxuICA8aW4+dHJ1ZTwvaW4+XHJcbiAgPG9zPjI1PC9vcz5cclxuICA8cHM+MjU8L3BzPlxyXG48L2VwPlxyXG48b3M+MTUtMjU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JlYXRyaWNlIiwiTGFzdE5hbWUiOiJEZXV0ZXIgRnJpZWRsaSIsIlByb3RlY3RlZCI6ZmFsc2UsIlNleCI6MSwiQ3JlYXRlZEJ5IjoiX0NvcmlubmUgUmViZXIiLCJDcmVhdGVkT24iOiIyMDIyLTEyLTE1VDEzOjQzOjQ5IiwiTW9kaWZpZWRCeSI6Il9Db3Jpbm5lIFJlYmVyIiwiSWQiOiI2ZDg3NzVhZC0yNmI0LTRmNDUtYjc0NS05NGI2Y2JiYmY4NjUiLCJNb2RpZmllZE9uIjoiMjAyMi0xMi0xNVQxMzo0Mzo0O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}</w:instrText>
          </w:r>
          <w:r>
            <w:fldChar w:fldCharType="separate"/>
          </w:r>
          <w:r>
            <w:t>(Eckhart, 2013, S. 23)</w:t>
          </w:r>
          <w:r>
            <w:fldChar w:fldCharType="end"/>
          </w:r>
        </w:sdtContent>
      </w:sdt>
      <w:r>
        <w:t>.</w:t>
      </w:r>
      <w:r w:rsidR="00064332">
        <w:t xml:space="preserve"> </w:t>
      </w:r>
      <w:r w:rsidR="00E459B6">
        <w:t>Damit</w:t>
      </w:r>
      <w:r w:rsidR="00064332">
        <w:t xml:space="preserve"> </w:t>
      </w:r>
      <w:r w:rsidR="00B82A0B">
        <w:t xml:space="preserve">alle </w:t>
      </w:r>
      <w:proofErr w:type="spellStart"/>
      <w:r w:rsidR="00064332">
        <w:t>Schüler:innen</w:t>
      </w:r>
      <w:proofErr w:type="spellEnd"/>
      <w:r w:rsidR="00064332">
        <w:t xml:space="preserve"> eigenständig </w:t>
      </w:r>
      <w:r w:rsidR="001F36FA">
        <w:t>l</w:t>
      </w:r>
      <w:r w:rsidR="00064332">
        <w:t>ernen können</w:t>
      </w:r>
      <w:r w:rsidR="00E459B6">
        <w:t>, soll d</w:t>
      </w:r>
      <w:r w:rsidR="00064332">
        <w:t xml:space="preserve">ie Lehrperson </w:t>
      </w:r>
      <w:r w:rsidR="005B23A7">
        <w:t xml:space="preserve">die individuelle Lernentwicklung der </w:t>
      </w:r>
      <w:proofErr w:type="spellStart"/>
      <w:r w:rsidR="005B23A7">
        <w:t>Schüler</w:t>
      </w:r>
      <w:r w:rsidR="00495471">
        <w:t>:</w:t>
      </w:r>
      <w:r w:rsidR="005B23A7">
        <w:t>innen</w:t>
      </w:r>
      <w:proofErr w:type="spellEnd"/>
      <w:r w:rsidR="005B23A7">
        <w:t xml:space="preserve"> fördern, begleiten und unterstützen</w:t>
      </w:r>
      <w:r w:rsidR="00064332">
        <w:t xml:space="preserve"> </w:t>
      </w:r>
      <w:sdt>
        <w:sdtPr>
          <w:alias w:val="To edit, see citavi.com/edit"/>
          <w:tag w:val="CitaviPlaceholder#d1589cf4-4234-46d9-89e9-f61b09c95311"/>
          <w:id w:val="-1351255272"/>
          <w:placeholder>
            <w:docPart w:val="6034AE855EE24295B0F5E39E458F45E9"/>
          </w:placeholder>
        </w:sdtPr>
        <w:sdtEndPr/>
        <w:sdtContent>
          <w:r w:rsidR="00064332">
            <w:fldChar w:fldCharType="begin"/>
          </w:r>
          <w:r w:rsidR="000643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E4NzBhNWYtYThmNy00NDAyLWI2YjAtNGRmMmRjOTIyN2NhIiwiSWQiOiI2YmM4OGM0Yy0zZTliLTQzZDktYTBhNS03MmVjZjRmZDk4MWQiLCJSYW5nZUxlbmd0aCI6MzQsIlJlZmVyZW5jZUlkIjoiMmNkY2NhOWYtNzcxOC00MGQwLWEwMDQtZjVjZmQzMDI5Zj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wIiwiU3RhcnRQYWdlIjp7IiRpZCI6IjUiLCIkdHlwZSI6IlN3aXNzQWNhZGVtaWMuUGFnZU51bWJlciwgU3dpc3NBY2FkZW1pYyIsIklzRnVsbHlOdW1lcmljIjp0cnVlLCJOdW1iZXIiOjcwLCJOdW1iZXJpbmdUeXBlIjowLCJOdW1lcmFsU3lzdGVtIjowLCJPcmlnaW5hbFN0cmluZyI6IjcwIiwiUHJldHR5U3RyaW5nIjoiNz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}</w:instrText>
          </w:r>
          <w:r w:rsidR="00064332">
            <w:fldChar w:fldCharType="separate"/>
          </w:r>
          <w:r w:rsidR="00064332">
            <w:t>(Sahli Lozano et al., 2017)</w:t>
          </w:r>
          <w:r w:rsidR="00064332">
            <w:fldChar w:fldCharType="end"/>
          </w:r>
        </w:sdtContent>
      </w:sdt>
      <w:r w:rsidR="00064332">
        <w:t xml:space="preserve">. Das oben erwähnte Konzept des </w:t>
      </w:r>
      <w:r w:rsidR="005A4B6A" w:rsidRPr="00E63464">
        <w:rPr>
          <w:i/>
          <w:iCs/>
        </w:rPr>
        <w:t xml:space="preserve">Universal Design </w:t>
      </w:r>
      <w:proofErr w:type="spellStart"/>
      <w:r w:rsidR="005A4B6A" w:rsidRPr="00E63464">
        <w:rPr>
          <w:i/>
          <w:iCs/>
        </w:rPr>
        <w:t>for</w:t>
      </w:r>
      <w:proofErr w:type="spellEnd"/>
      <w:r w:rsidR="005A4B6A" w:rsidRPr="00E63464">
        <w:rPr>
          <w:i/>
          <w:iCs/>
        </w:rPr>
        <w:t xml:space="preserve"> Learning</w:t>
      </w:r>
      <w:r w:rsidR="00064332">
        <w:t xml:space="preserve"> entspricht </w:t>
      </w:r>
      <w:r w:rsidR="002723E7">
        <w:t>solch einem</w:t>
      </w:r>
      <w:r w:rsidR="00E71E4C">
        <w:t xml:space="preserve"> adaptiven</w:t>
      </w:r>
      <w:r w:rsidR="00064332">
        <w:t xml:space="preserve"> Unterricht. </w:t>
      </w:r>
      <w:bookmarkStart w:id="6" w:name="_CTVK00171beda79f928444db25fc81e237d158d"/>
      <w:r w:rsidR="00064332">
        <w:t xml:space="preserve">«Digitale Medien können massgeblich einen adaptiven und auf die Bedürfnisse der </w:t>
      </w:r>
      <w:proofErr w:type="spellStart"/>
      <w:r w:rsidR="00064332">
        <w:t>Schüler:innen</w:t>
      </w:r>
      <w:proofErr w:type="spellEnd"/>
      <w:r w:rsidR="00064332">
        <w:t xml:space="preserve"> zugeschnittenen Unterricht ermögliche</w:t>
      </w:r>
      <w:bookmarkEnd w:id="6"/>
      <w:r w:rsidR="00064332">
        <w:t xml:space="preserve">n» </w:t>
      </w:r>
      <w:sdt>
        <w:sdtPr>
          <w:alias w:val="To edit, see citavi.com/edit"/>
          <w:tag w:val="CitaviPlaceholder#556f0925-9be3-474a-aef3-65cf475c1644"/>
          <w:id w:val="-184829428"/>
          <w:placeholder>
            <w:docPart w:val="6034AE855EE24295B0F5E39E458F45E9"/>
          </w:placeholder>
        </w:sdtPr>
        <w:sdtEndPr/>
        <w:sdtContent>
          <w:r w:rsidR="00064332">
            <w:fldChar w:fldCharType="begin"/>
          </w:r>
          <w:r w:rsidR="0006433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FiZWRhNzktZjkyOC00NDRkLWIyNWYtYzgxZTIzN2QxNThkIiwiSWQiOiJhZGY3NTE0Yi1kNGU0LTQyODYtOWI2Zi04MDYzN2FlM2RlNjYiLCJSYW5nZUxlbmd0aCI6MjMsIlJlZmVyZW5jZUlkIjoiMmM3ZjE0MGEtMmZlYy00NjU4LWFkNjctODczYzZmMWY4M2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MSIsIlN0YXJ0UGFnZSI6eyIkaWQiOiI1IiwiJHR5cGUiOiJTd2lzc0FjYWRlbWljLlBhZ2VOdW1iZXIsIFN3aXNzQWNhZGVtaWMiLCJJc0Z1bGx5TnVtZXJpYyI6dHJ1ZSwiTnVtYmVyIjoxMTEsIk51bWJlcmluZ1R5cGUiOjAsIk51bWVyYWxTeXN0ZW0iOjAsIk9yaWdpbmFsU3RyaW5nIjoiMTExIiwiUHJldHR5U3RyaW5nIjoiMTE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hIiwiTGFzdE5hbWUiOiJTY2h1bHoiLCJQcm90ZWN0ZWQiOmZhbHNlLCJTZXgiOjEsIkNyZWF0ZWRCeSI6Il9Jc2FiZWxsZSBCYWxtZXIiLCJDcmVhdGVkT24iOiIyMDIxLTEyLTIwVDE0OjA0OjA0IiwiTW9kaWZpZWRCeSI6Il9Jc2FiZWxsZSBCYWxtZXIiLCJJZCI6ImVkN2IyYzUwLWZjZmUtNGRkOC05Yjg2LTNiMWE0YTgzODUzMyIsIk1vZGlmaWVkT24iOiIyMDIxLTEyLTIwVDE0OjA0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MDwvbj5cclxuICA8aW4+dHJ1ZTwvaW4+XHJcbiAgPG9zPjExMDwvb3M+XHJcbiAgPHBzPjExMDwvcHM+XHJcbjwvc3A+XHJcbjxlcD5cclxuICA8bj4xMTQ8L24+XHJcbiAgPGluPnRydWU8L2luPlxyXG4gIDxvcz4xMTQ8L29zPlxyXG4gIDxwcz4xMTQ8L3BzPlxyXG48L2VwPlxyXG48b3M+MTEwLTExND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VcmlTdHJpbmciOiJhY2I3MTg3Yi05MWJjLTRiMWEtOTMzMC1mMGU2M2YzN2Q0M2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2aXN1YWwtYm9va3MuY29tL2Rvd25sb2FkLzI3NDkvIiwiVXJpU3RyaW5nIjoiaHR0cHM6Ly92aXN1YWwtYm9va3MuY29tL2Rvd25sb2FkLzI3NDk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}</w:instrText>
          </w:r>
          <w:r w:rsidR="00064332">
            <w:fldChar w:fldCharType="separate"/>
          </w:r>
          <w:r w:rsidR="00064332">
            <w:t>(Schulz, 2022</w:t>
          </w:r>
          <w:r w:rsidR="001A0F88">
            <w:t>a</w:t>
          </w:r>
          <w:r w:rsidR="00064332">
            <w:t>, S. 111)</w:t>
          </w:r>
          <w:r w:rsidR="00064332">
            <w:fldChar w:fldCharType="end"/>
          </w:r>
        </w:sdtContent>
      </w:sdt>
      <w:r w:rsidR="00064332">
        <w:t xml:space="preserve">. So können </w:t>
      </w:r>
      <w:r w:rsidR="00A243A9">
        <w:t xml:space="preserve">Informationen zu einem Thema als Text, Video </w:t>
      </w:r>
      <w:r w:rsidR="00A31EEB">
        <w:t>und</w:t>
      </w:r>
      <w:r w:rsidR="00A243A9">
        <w:t xml:space="preserve"> Podcast </w:t>
      </w:r>
      <w:r w:rsidR="00A31EEB">
        <w:t>bereitgestellt</w:t>
      </w:r>
      <w:r w:rsidR="00A243A9">
        <w:t xml:space="preserve"> </w:t>
      </w:r>
      <w:r w:rsidR="00064332">
        <w:rPr>
          <w:szCs w:val="24"/>
        </w:rPr>
        <w:t xml:space="preserve">oder </w:t>
      </w:r>
      <w:r w:rsidR="007B4461">
        <w:rPr>
          <w:szCs w:val="24"/>
        </w:rPr>
        <w:t>Rechenaufgaben in einer App gelöst werden, die unmittelbar Rückmeldung zu den Ergebnissen gibt</w:t>
      </w:r>
      <w:r w:rsidR="00064332">
        <w:rPr>
          <w:szCs w:val="24"/>
        </w:rPr>
        <w:t>.</w:t>
      </w:r>
    </w:p>
    <w:p w14:paraId="60EE6AF6" w14:textId="58A147F5" w:rsidR="00064332" w:rsidRDefault="00FF0DFB" w:rsidP="00071641">
      <w:pPr>
        <w:pStyle w:val="Textkrper"/>
      </w:pPr>
      <w:r>
        <w:rPr>
          <w:szCs w:val="24"/>
        </w:rPr>
        <w:t xml:space="preserve">Neben der Individualisierung spielen auch kooperative Lernformen bei der Gestaltung von inklusivem Unterricht eine wichtige Rolle </w:t>
      </w:r>
      <w:sdt>
        <w:sdtPr>
          <w:rPr>
            <w:szCs w:val="24"/>
          </w:rPr>
          <w:alias w:val="To edit, see citavi.com/edit"/>
          <w:tag w:val="CitaviPlaceholder#c45b3c07-332c-4fd3-bd7a-d6c03d36a4e1"/>
          <w:id w:val="7181682"/>
          <w:placeholder>
            <w:docPart w:val="6034AE855EE24295B0F5E39E458F45E9"/>
          </w:placeholder>
        </w:sdtPr>
        <w:sdtEnd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GIxM2YyLTcxZWMtNDk2My1iMjIzLWJiZWUxMTcyYTk5YSIsIlJhbmdlTGVuZ3RoIjoxNSwiUmVmZXJlbmNlSWQiOiI5ZjhjMGUwYi1jN2FmLTQwYjUtYTFmNy05NjA3YWY2MTUw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YSIsIkxhc3ROYW1lIjoiU2NodWx6IiwiUHJvdGVjdGVkIjpmYWxzZSwiU2V4IjoxLCJDcmVhdGVkQnkiOiJfSXNhYmVsbGUgQmFsbWVyIiwiQ3JlYXRlZE9uIjoiMjAyMS0xMi0yMFQxNDowNDowNCIsIk1vZGlmaWVkQnkiOiJfSXNhYmVsbGUgQmFsbWVyIiwiSWQiOiJlZDdiMmM1MC1mY2ZlLTRkZDgtOWI4Ni0zYjFhNGE4Mzg1MzMiLCJNb2RpZmllZE9uIjoiMjAyMS0xMi0yMFQxNDowNDow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jE8L24+XHJcbiAgPGluPnRydWU8L2luPlxyXG4gIDxvcz4yNjE8L29zPlxyXG4gIDxwcz4yNjE8L3BzPlxyXG48L3NwPlxyXG48ZXA+XHJcbiAgPG4+MjY2PC9uPlxyXG4gIDxpbj50cnVlPC9pbj5cclxuICA8b3M+MjY2PC9vcz5cclxuICA8cHM+MjY2PC9wcz5cclxuPC9lcD5cclxuPG9zPjI2MS0yNj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Db3ZlclBhdGgiOnsiJGlkIjoiMTAiLCIkdHlwZSI6IlN3aXNzQWNhZGVtaWMuQ2l0YXZpLkxpbmtlZFJlc291cmNlLCBTd2lzc0FjYWRlbWljLkNpdGF2aSIsIkxpbmtlZFJlc291cmNlVHlwZSI6MiwiVXJpU3RyaW5nIjoiYWNiNzE4N2ItOTFiYy00YjFhLTkzMzAtZjBlNjNmMzdkNDN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mlzdWFsLWJvb2tzLmNvbS9kb3dubG9hZC8yNzQ5LyIsIlVyaVN0cmluZyI6Imh0dHBzOi8vdmlzdWFsLWJvb2tzLmNvbS9kb3dubG9hZC8yNzQ5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}</w:instrText>
          </w:r>
          <w:r>
            <w:rPr>
              <w:szCs w:val="24"/>
            </w:rPr>
            <w:fldChar w:fldCharType="separate"/>
          </w:r>
          <w:r>
            <w:rPr>
              <w:szCs w:val="24"/>
            </w:rPr>
            <w:t>(Schulz, 2022</w:t>
          </w:r>
          <w:r w:rsidR="001A0F88">
            <w:rPr>
              <w:szCs w:val="24"/>
            </w:rPr>
            <w:t>b</w:t>
          </w:r>
          <w:r>
            <w:rPr>
              <w:szCs w:val="24"/>
            </w:rPr>
            <w:t>)</w:t>
          </w:r>
          <w:r>
            <w:rPr>
              <w:szCs w:val="24"/>
            </w:rPr>
            <w:fldChar w:fldCharType="end"/>
          </w:r>
        </w:sdtContent>
      </w:sdt>
      <w:r>
        <w:rPr>
          <w:szCs w:val="24"/>
        </w:rPr>
        <w:t xml:space="preserve">. Wenn </w:t>
      </w:r>
      <w:proofErr w:type="spellStart"/>
      <w:r>
        <w:rPr>
          <w:szCs w:val="24"/>
        </w:rPr>
        <w:t>Schüler:innen</w:t>
      </w:r>
      <w:proofErr w:type="spellEnd"/>
      <w:r>
        <w:rPr>
          <w:szCs w:val="24"/>
        </w:rPr>
        <w:t xml:space="preserve"> gemeinsam Aufgaben lösen und Ziele verfolgen, kann dies das gegenseitige Verständnis fördern </w:t>
      </w:r>
      <w:sdt>
        <w:sdtPr>
          <w:rPr>
            <w:szCs w:val="24"/>
          </w:rPr>
          <w:alias w:val="To edit, see citavi.com/edit"/>
          <w:tag w:val="CitaviPlaceholder#f1485692-8d3f-4183-b8f6-392d64eac900"/>
          <w:id w:val="-100808107"/>
          <w:placeholder>
            <w:docPart w:val="6034AE855EE24295B0F5E39E458F45E9"/>
          </w:placeholder>
        </w:sdtPr>
        <w:sdtEnd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Q5NjQ0LTE4ZTgtNDA4My05MjAxLTI2NjliNThiZTNiNSIsIlJhbmdlTGVuZ3RoIjoyNywiUmVmZXJlbmNlSWQiOiIyY2RjY2E5Zi03NzE4LTQwZDAtYTAwNC1mNWNmZDMwMjlm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}</w:instrText>
          </w:r>
          <w:r>
            <w:rPr>
              <w:szCs w:val="24"/>
            </w:rPr>
            <w:fldChar w:fldCharType="separate"/>
          </w:r>
          <w:r>
            <w:rPr>
              <w:szCs w:val="24"/>
            </w:rPr>
            <w:t>(Sahli Lozano et al., 2017)</w:t>
          </w:r>
          <w:r>
            <w:rPr>
              <w:szCs w:val="24"/>
            </w:rPr>
            <w:fldChar w:fldCharType="end"/>
          </w:r>
        </w:sdtContent>
      </w:sdt>
      <w:r>
        <w:rPr>
          <w:szCs w:val="24"/>
        </w:rPr>
        <w:t xml:space="preserve">. Kooperation kann mit einem produktorientierten Unterricht gefördert werden. Die </w:t>
      </w:r>
      <w:proofErr w:type="spellStart"/>
      <w:proofErr w:type="gramStart"/>
      <w:r>
        <w:rPr>
          <w:szCs w:val="24"/>
        </w:rPr>
        <w:t>Schüler:innen</w:t>
      </w:r>
      <w:proofErr w:type="spellEnd"/>
      <w:proofErr w:type="gramEnd"/>
      <w:r>
        <w:rPr>
          <w:szCs w:val="24"/>
        </w:rPr>
        <w:t xml:space="preserve"> lösen gemeinsam Probleme</w:t>
      </w:r>
      <w:r w:rsidR="000D200F">
        <w:rPr>
          <w:szCs w:val="24"/>
        </w:rPr>
        <w:t>,</w:t>
      </w:r>
      <w:r>
        <w:rPr>
          <w:szCs w:val="24"/>
        </w:rPr>
        <w:t xml:space="preserve"> präsentieren</w:t>
      </w:r>
      <w:r w:rsidR="00FA1E21">
        <w:rPr>
          <w:szCs w:val="24"/>
        </w:rPr>
        <w:t xml:space="preserve"> und diskutieren</w:t>
      </w:r>
      <w:r>
        <w:rPr>
          <w:szCs w:val="24"/>
        </w:rPr>
        <w:t xml:space="preserve"> ihre Ergebnisse in der Klasse. Bei dieser Art des Unterrichts </w:t>
      </w:r>
      <w:bookmarkStart w:id="7" w:name="_CTVK001eb5883949b6746e8bcd7564ead096f1a"/>
      <w:r>
        <w:t>«ermöglichen digitale Medien auf einfache Weise vielfältige Produkte herzustellen und damit den Wechsel von eher passivem Rezipieren und Verarbeiten zum aktiven Nutzen und Erarbeiten zu beförder</w:t>
      </w:r>
      <w:bookmarkEnd w:id="7"/>
      <w:r>
        <w:t>n</w:t>
      </w:r>
      <w:r w:rsidR="00A947BA">
        <w:t>»</w:t>
      </w:r>
      <w:r>
        <w:t xml:space="preserve"> </w:t>
      </w:r>
      <w:sdt>
        <w:sdtPr>
          <w:alias w:val="To edit, see citavi.com/edit"/>
          <w:tag w:val="CitaviPlaceholder#0a5a64b8-009e-4fe1-b10e-6a77c2b4804d"/>
          <w:id w:val="1919130422"/>
          <w:placeholder>
            <w:docPart w:val="6034AE855EE24295B0F5E39E458F45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}</w:instrText>
          </w:r>
          <w:r>
            <w:fldChar w:fldCharType="separate"/>
          </w:r>
          <w:r>
            <w:t>(Hofer-Krucker Valderrama &amp; Kauffmann, 2019, S. 23–24)</w:t>
          </w:r>
          <w:r>
            <w:fldChar w:fldCharType="end"/>
          </w:r>
          <w:r w:rsidR="00A947BA">
            <w:t>.</w:t>
          </w:r>
        </w:sdtContent>
      </w:sdt>
    </w:p>
    <w:p w14:paraId="1633F03A" w14:textId="77777777" w:rsidR="00C32871" w:rsidRDefault="00D07E92" w:rsidP="00C32871">
      <w:pPr>
        <w:pStyle w:val="berschrift2"/>
      </w:pPr>
      <w:r w:rsidRPr="00FF0DFB">
        <w:t>D</w:t>
      </w:r>
      <w:r>
        <w:t>as Wissen und die Reflexion</w:t>
      </w:r>
      <w:r w:rsidR="00C32871">
        <w:t xml:space="preserve"> ÜBER Medien</w:t>
      </w:r>
      <w:r>
        <w:t xml:space="preserve"> stärken</w:t>
      </w:r>
    </w:p>
    <w:p w14:paraId="75C4EFE2" w14:textId="42AF03AF" w:rsidR="00A947BA" w:rsidRDefault="00A947BA" w:rsidP="008A78B6">
      <w:pPr>
        <w:pStyle w:val="Textkrper"/>
        <w:ind w:firstLine="0"/>
      </w:pPr>
      <w:r>
        <w:t xml:space="preserve">Medienkompetenz lässt sich gut fächerübergreifend </w:t>
      </w:r>
      <w:r w:rsidR="009073A3">
        <w:t xml:space="preserve">mit </w:t>
      </w:r>
      <w:r w:rsidR="00611141">
        <w:t>a</w:t>
      </w:r>
      <w:r w:rsidR="009073A3">
        <w:t xml:space="preserve">ktiver Medienarbeit </w:t>
      </w:r>
      <w:r>
        <w:t xml:space="preserve">fördern. </w:t>
      </w:r>
      <w:bookmarkStart w:id="8" w:name="_CTVK001f20c3bb3ae424815974929ec3c2cb4ef"/>
      <w:r>
        <w:t xml:space="preserve">«Im Wesentlichen geht es bei </w:t>
      </w:r>
      <w:r w:rsidR="005B23A7">
        <w:t>a</w:t>
      </w:r>
      <w:r>
        <w:t>ktiver Medienarbeit darum, zusammen mit anderen selbstbestimmt Medienprodukte zu erstellen, die auf eigenen Erfahrungen basieren und zum Ziel haben, Gesellschaft mitzugestalte</w:t>
      </w:r>
      <w:bookmarkEnd w:id="8"/>
      <w:r>
        <w:t>n»</w:t>
      </w:r>
      <w:r w:rsidRPr="00A947BA">
        <w:t xml:space="preserve"> </w:t>
      </w:r>
      <w:sdt>
        <w:sdtPr>
          <w:alias w:val="To edit, see citavi.com/edit"/>
          <w:tag w:val="CitaviPlaceholder#cdedd886-9ff8-4bba-855b-1a2d3c1855ba"/>
          <w:id w:val="-1371370318"/>
          <w:placeholder>
            <w:docPart w:val="6034AE855EE24295B0F5E39E458F45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IwYzNiYjMtYWU0Mi00ODE1LTk3NDktMjllYzNjMmNiNGVmIiwiSWQiOiJjOGI3YmUxYy05MDZiLTQxZmItYmU1MC0wMTE2MTlmNTk3YWEiLCJSYW5nZUxlbmd0aCI6MzQsIlJlZmVyZW5jZUlkIjoiMDgzMWRiODAtZDQxNS00ZDY3LThiMTYtOTMyZDNlNDM3MjF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}</w:instrText>
          </w:r>
          <w:r>
            <w:fldChar w:fldCharType="separate"/>
          </w:r>
          <w:r>
            <w:t>(Schemmerling et al., 2023, S. 10)</w:t>
          </w:r>
          <w:r>
            <w:fldChar w:fldCharType="end"/>
          </w:r>
          <w:r>
            <w:t>.</w:t>
          </w:r>
        </w:sdtContent>
      </w:sdt>
      <w:r w:rsidR="00FB5F90" w:rsidRPr="00FB5F90">
        <w:rPr>
          <w:szCs w:val="24"/>
        </w:rPr>
        <w:t xml:space="preserve"> </w:t>
      </w:r>
      <w:r w:rsidR="001F01D9">
        <w:rPr>
          <w:szCs w:val="24"/>
        </w:rPr>
        <w:t xml:space="preserve">Begleiten Lehrpersonen und Schulische </w:t>
      </w:r>
      <w:proofErr w:type="spellStart"/>
      <w:r w:rsidR="001F01D9">
        <w:rPr>
          <w:szCs w:val="24"/>
        </w:rPr>
        <w:t>Heilpädagog:innen</w:t>
      </w:r>
      <w:proofErr w:type="spellEnd"/>
      <w:r w:rsidR="00FB5F90">
        <w:rPr>
          <w:szCs w:val="24"/>
        </w:rPr>
        <w:t xml:space="preserve"> die Gestaltung von Medienprodukten durch Gespräche und Reflexion</w:t>
      </w:r>
      <w:r w:rsidR="001F01D9">
        <w:rPr>
          <w:szCs w:val="24"/>
        </w:rPr>
        <w:t>en</w:t>
      </w:r>
      <w:r w:rsidR="00FB5F90">
        <w:rPr>
          <w:szCs w:val="24"/>
        </w:rPr>
        <w:t>, k</w:t>
      </w:r>
      <w:r w:rsidR="000E6C68">
        <w:rPr>
          <w:szCs w:val="24"/>
        </w:rPr>
        <w:t>önnen</w:t>
      </w:r>
      <w:r w:rsidR="00FB5F90">
        <w:rPr>
          <w:szCs w:val="24"/>
        </w:rPr>
        <w:t xml:space="preserve"> </w:t>
      </w:r>
      <w:r w:rsidR="000E6C68">
        <w:rPr>
          <w:szCs w:val="24"/>
        </w:rPr>
        <w:t>sie die</w:t>
      </w:r>
      <w:r w:rsidR="00FB5F90">
        <w:rPr>
          <w:szCs w:val="24"/>
        </w:rPr>
        <w:t xml:space="preserve"> Medienkompetenz </w:t>
      </w:r>
      <w:r w:rsidR="000E6C68">
        <w:rPr>
          <w:szCs w:val="24"/>
        </w:rPr>
        <w:t xml:space="preserve">der </w:t>
      </w:r>
      <w:proofErr w:type="spellStart"/>
      <w:r w:rsidR="000E6C68">
        <w:rPr>
          <w:szCs w:val="24"/>
        </w:rPr>
        <w:t>Schüler:innen</w:t>
      </w:r>
      <w:proofErr w:type="spellEnd"/>
      <w:r w:rsidR="000E6C68">
        <w:rPr>
          <w:szCs w:val="24"/>
        </w:rPr>
        <w:t xml:space="preserve"> fördern </w:t>
      </w:r>
      <w:sdt>
        <w:sdtPr>
          <w:rPr>
            <w:szCs w:val="24"/>
          </w:rPr>
          <w:alias w:val="To edit, see citavi.com/edit"/>
          <w:tag w:val="CitaviPlaceholder#fd329217-4526-4e7a-b040-79aaf53b24cc"/>
          <w:id w:val="1458680902"/>
          <w:placeholder>
            <w:docPart w:val="6034AE855EE24295B0F5E39E458F45E9"/>
          </w:placeholder>
        </w:sdtPr>
        <w:sdtEndPr/>
        <w:sdtContent>
          <w:r w:rsidR="00FB5F90">
            <w:rPr>
              <w:szCs w:val="24"/>
            </w:rPr>
            <w:fldChar w:fldCharType="begin"/>
          </w:r>
          <w:r w:rsidR="00FB5F90">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zZkNGRkLTFhMTYtNDdkMy04YjZhLTY2NjUxNTA2ZWFlMSIsIlJhbmdlTGVuZ3RoIjoyNSwiUmVmZXJlbmNlSWQiOiI4MDIwMmM1MS1iZjhjLTQ4ZjgtOTMxYi05MjMzN2FhYzY4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4PC9uPlxyXG4gIDxpbj50cnVlPC9pbj5cclxuICA8b3M+MTM4PC9vcz5cclxuICA8cHM+MTM4PC9wcz5cclxuPC9zcD5cclxuPGVwPlxyXG4gIDxuPjE1Nzwvbj5cclxuICA8aW4+dHJ1ZTwvaW4+XHJcbiAgPG9zPjE1Nzwvb3M+XHJcbiAgPHBzPjE1NzwvcHM+XHJcbjwvZXA+XHJcbjxvcz4xMzgtMTU3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}</w:instrText>
          </w:r>
          <w:r w:rsidR="00FB5F90">
            <w:rPr>
              <w:szCs w:val="24"/>
            </w:rPr>
            <w:fldChar w:fldCharType="separate"/>
          </w:r>
          <w:r w:rsidR="00FB5F90">
            <w:rPr>
              <w:szCs w:val="24"/>
            </w:rPr>
            <w:t>(Reber &amp; Luginbühl, 2023)</w:t>
          </w:r>
          <w:r w:rsidR="00FB5F90">
            <w:rPr>
              <w:szCs w:val="24"/>
            </w:rPr>
            <w:fldChar w:fldCharType="end"/>
          </w:r>
          <w:r w:rsidR="000E6C68">
            <w:rPr>
              <w:szCs w:val="24"/>
            </w:rPr>
            <w:t>.</w:t>
          </w:r>
        </w:sdtContent>
      </w:sdt>
      <w:r w:rsidR="00FB5F90">
        <w:rPr>
          <w:szCs w:val="24"/>
        </w:rPr>
        <w:t xml:space="preserve"> </w:t>
      </w:r>
      <w:r w:rsidR="000E6C68">
        <w:rPr>
          <w:szCs w:val="24"/>
        </w:rPr>
        <w:t xml:space="preserve">Sie machen </w:t>
      </w:r>
      <w:r w:rsidR="009D5937">
        <w:rPr>
          <w:szCs w:val="24"/>
        </w:rPr>
        <w:t xml:space="preserve">dadurch </w:t>
      </w:r>
      <w:r w:rsidR="00FB5F90">
        <w:rPr>
          <w:szCs w:val="24"/>
        </w:rPr>
        <w:t xml:space="preserve">erlebbar, wie </w:t>
      </w:r>
      <w:r w:rsidR="004A5CBC">
        <w:rPr>
          <w:szCs w:val="24"/>
        </w:rPr>
        <w:t xml:space="preserve">die Lernenden </w:t>
      </w:r>
      <w:r w:rsidR="00FB5F90">
        <w:rPr>
          <w:szCs w:val="24"/>
        </w:rPr>
        <w:t>eigene Sichtweisen digital dar</w:t>
      </w:r>
      <w:r w:rsidR="004A5CBC">
        <w:rPr>
          <w:szCs w:val="24"/>
        </w:rPr>
        <w:t>stellen</w:t>
      </w:r>
      <w:r w:rsidR="00FB5F90">
        <w:rPr>
          <w:szCs w:val="24"/>
        </w:rPr>
        <w:t xml:space="preserve"> können </w:t>
      </w:r>
      <w:sdt>
        <w:sdtPr>
          <w:rPr>
            <w:szCs w:val="24"/>
          </w:rPr>
          <w:alias w:val="To edit, see citavi.com/edit"/>
          <w:tag w:val="CitaviPlaceholder#e2730836-ecee-405d-bd2a-4a52a1e2f64a"/>
          <w:id w:val="1235130643"/>
          <w:placeholder>
            <w:docPart w:val="6034AE855EE24295B0F5E39E458F45E9"/>
          </w:placeholder>
        </w:sdtPr>
        <w:sdtEndPr/>
        <w:sdtContent>
          <w:r w:rsidR="00FB5F90">
            <w:rPr>
              <w:szCs w:val="24"/>
            </w:rPr>
            <w:fldChar w:fldCharType="begin"/>
          </w:r>
          <w:r w:rsidR="00FB5F90">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Q5MGZkLWU4N2ItNGE4Yy1hMzU3LTVkYzk5Mzc5OGM0YSIsIlJhbmdlTGVuZ3RoIjoyMCwiUmVmZXJlbmNlSWQiOiJjNDI5N2M5NS0yZmVlLTQ5NTAtOTdlZS1iODgwYTc5Yzky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PC9uPlxyXG4gIDxpbj50cnVlPC9pbj5cclxuICA8b3M+MTU8L29zPlxyXG4gIDxwcz4xNTwvcHM+XHJcbjwvc3A+XHJcbjxlcD5cclxuICA8bj40Mjwvbj5cclxuICA8aW4+dHJ1ZTwvaW4+XHJcbiAgPG9zPjQyPC9vcz5cclxuICA8cHM+NDI8L3BzPlxyXG48L2VwPlxyXG48b3M+MTUtNDI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MYXN0TmFtZSI6IkJ1ZGVzemVudHJhbGUgZsO8ciBnZXN1bmRoZWl0bGljaGUgQXVma2zDpHJ1bmciLCJQcm90ZWN0ZWQiOmZhbHNlLCJTZXgiOjAsIkNyZWF0ZWRCeSI6Il9Db3Jpbm5lIFJlYmVyIiwiQ3JlYXRlZE9uIjoiMjAyMS0wNC0xOFQxMjowNToxNiIsIk1vZGlmaWVkQnkiOiJfQ29yaW5uZSBSZWJlciIsIklkIjoiNzA4ZjQ2MGMtY2I1Mi00NDFiLThhZjEtMTM3M2UyZjkzNTA3IiwiTW9kaWZpZWRPbiI6IjIwMjEtMDQtMThUMTI6MDU6MTY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}</w:instrText>
          </w:r>
          <w:r w:rsidR="00FB5F90">
            <w:rPr>
              <w:szCs w:val="24"/>
            </w:rPr>
            <w:fldChar w:fldCharType="separate"/>
          </w:r>
          <w:r w:rsidR="00FB5F90">
            <w:rPr>
              <w:szCs w:val="24"/>
            </w:rPr>
            <w:t>(Kamin et al., 2018)</w:t>
          </w:r>
          <w:r w:rsidR="00FB5F90">
            <w:rPr>
              <w:szCs w:val="24"/>
            </w:rPr>
            <w:fldChar w:fldCharType="end"/>
          </w:r>
        </w:sdtContent>
      </w:sdt>
      <w:r w:rsidR="00FB5F90">
        <w:rPr>
          <w:szCs w:val="24"/>
        </w:rPr>
        <w:t xml:space="preserve">. </w:t>
      </w:r>
      <w:bookmarkStart w:id="9" w:name="_CTVK00133043895f0d74d67972d96dcc6dcbec0"/>
      <w:r w:rsidR="00FB5F90">
        <w:rPr>
          <w:szCs w:val="24"/>
        </w:rPr>
        <w:t>«</w:t>
      </w:r>
      <w:r w:rsidR="00FB5F90">
        <w:t>Aktive Medienarbeit kann also die Teilhabe, Sichtbarkeit und das Empowerment von Menschen mit Behinderungen unterstützen. Gleichzeitig bietet sie aber auch die Möglichkeit, handelnd Einsicht in digitale Prozesse unserer Gesellschaft zu erlangen, zu verstehen, wie Medien von anderen genutzt werden und welchen Einfluss dies auf die eigene Wahrnehmung und das eigene Befinden ha</w:t>
      </w:r>
      <w:bookmarkEnd w:id="9"/>
      <w:r w:rsidR="00FB5F90">
        <w:t>t»</w:t>
      </w:r>
      <w:r w:rsidR="00FB5F90" w:rsidRPr="00FB5F90">
        <w:t xml:space="preserve"> </w:t>
      </w:r>
      <w:sdt>
        <w:sdtPr>
          <w:alias w:val="To edit, see citavi.com/edit"/>
          <w:tag w:val="CitaviPlaceholder#c9b47d15-8002-48af-8dd1-3ce17635bc2f"/>
          <w:id w:val="-1766445925"/>
          <w:placeholder>
            <w:docPart w:val="6034AE855EE24295B0F5E39E458F45E9"/>
          </w:placeholder>
        </w:sdtPr>
        <w:sdtEndPr/>
        <w:sdtContent>
          <w:r w:rsidR="00FB5F90">
            <w:fldChar w:fldCharType="begin"/>
          </w:r>
          <w:r w:rsidR="00FB5F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wNDM4OTUtZjBkNy00ZDY3LTk3MmQtOTZkY2M2ZGNiZWMwIiwiSWQiOiIyYzU1ZjIxZS0wZjY4LTQyYmItODdkNi0xM2VkYzZjYmQzZjUiLCJSYW5nZUxlbmd0aCI6MzMsIlJlZmVyZW5jZUlkIjoiODAyMDJjNTEtYmY4Yy00OGY4LTkzMWItOTIzMzdhYWM2ODg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MCIsIlN0YXJ0UGFnZSI6eyIkaWQiOiI1IiwiJHR5cGUiOiJTd2lzc0FjYWRlbWljLlBhZ2VOdW1iZXIsIFN3aXNzQWNhZGVtaWMiLCJJc0Z1bGx5TnVtZXJpYyI6dHJ1ZSwiTnVtYmVyIjoxNDAsIk51bWJlcmluZ1R5cGUiOjAsIk51bWVyYWxTeXN0ZW0iOjAsIk9yaWdpbmFsU3RyaW5nIjoiMTQwIiwiUHJldHR5U3RyaW5nIjoiMTQw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g8L24+XHJcbiAgPGluPnRydWU8L2luPlxyXG4gIDxvcz4xMzg8L29zPlxyXG4gIDxwcz4xMzg8L3BzPlxyXG48L3NwPlxyXG48ZXA+XHJcbiAgPG4+MTU3PC9uPlxyXG4gIDxpbj50cnVlPC9pbj5cclxuICA8b3M+MTU3PC9vcz5cclxuICA8cHM+MTU3PC9wcz5cclxuPC9lcD5cclxuPG9zPjEzOC0xNTc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}</w:instrText>
          </w:r>
          <w:r w:rsidR="00FB5F90">
            <w:fldChar w:fldCharType="separate"/>
          </w:r>
          <w:r w:rsidR="00FB5F90">
            <w:t>(Reber &amp; Luginbühl, 2023, S. 140)</w:t>
          </w:r>
          <w:r w:rsidR="00FB5F90">
            <w:fldChar w:fldCharType="end"/>
          </w:r>
          <w:r w:rsidR="00FB5F90">
            <w:t>.</w:t>
          </w:r>
        </w:sdtContent>
      </w:sdt>
      <w:r w:rsidR="00FB5F90">
        <w:t xml:space="preserve"> </w:t>
      </w:r>
    </w:p>
    <w:p w14:paraId="1F339C40" w14:textId="0BF3FE2A" w:rsidR="00FB5F90" w:rsidRDefault="00FB5F90" w:rsidP="008A78B6">
      <w:pPr>
        <w:pStyle w:val="Textkrper"/>
      </w:pPr>
      <w:r>
        <w:t xml:space="preserve">Diese Art des Medieneinsatzes fordert </w:t>
      </w:r>
      <w:proofErr w:type="spellStart"/>
      <w:proofErr w:type="gramStart"/>
      <w:r>
        <w:t>Schüler:innen</w:t>
      </w:r>
      <w:proofErr w:type="spellEnd"/>
      <w:proofErr w:type="gramEnd"/>
      <w:r>
        <w:t xml:space="preserve"> auf, Medien nicht nur zu konsumieren, sondern aktiv zu gestalten</w:t>
      </w:r>
      <w:r w:rsidR="00E00310">
        <w:t xml:space="preserve">. </w:t>
      </w:r>
      <w:bookmarkStart w:id="10" w:name="_CTVK001a8fc3ee319874bedbe5adcc7c7cfdb52"/>
      <w:r w:rsidR="00E00310">
        <w:t>«Kinder und Jugendliche werden also zu Medienproduzent*innen und durchlaufen im Prozess der Produktgestaltung eine Vielzahl von Lernfelder</w:t>
      </w:r>
      <w:bookmarkEnd w:id="10"/>
      <w:r w:rsidR="00E00310">
        <w:t>n»</w:t>
      </w:r>
      <w:r w:rsidR="00E00310" w:rsidRPr="00E00310">
        <w:t xml:space="preserve"> </w:t>
      </w:r>
      <w:sdt>
        <w:sdtPr>
          <w:alias w:val="To edit, see citavi.com/edit"/>
          <w:tag w:val="CitaviPlaceholder#f7b12198-c9de-417a-9ab1-927d81c8d90b"/>
          <w:id w:val="2014648406"/>
          <w:placeholder>
            <w:docPart w:val="6034AE855EE24295B0F5E39E458F45E9"/>
          </w:placeholder>
        </w:sdtPr>
        <w:sdtEndPr/>
        <w:sdtContent>
          <w:r w:rsidR="00E00310">
            <w:fldChar w:fldCharType="begin"/>
          </w:r>
          <w:r w:rsidR="00E003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hmYzNlZTMtMTk4Ny00YmVkLWJlNWEtZGNjN2M3Y2ZkYjUyIiwiSWQiOiJkZTlhZmRhOS03NGM0LTRiNGQtYjFiYi1iYWM2MzE4Y2MwYjUiLCJSYW5nZUxlbmd0aCI6MjUsIlJlZmVyZW5jZUlkIjoiNDFlODc2YWItYTY1NS00MjI4LWFiZjUtNmEzNGNlZDcxN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}</w:instrText>
          </w:r>
          <w:r w:rsidR="00E00310">
            <w:fldChar w:fldCharType="separate"/>
          </w:r>
          <w:r w:rsidR="00E00310">
            <w:t>(Lutz et al., 2023, S. 7)</w:t>
          </w:r>
          <w:r w:rsidR="00E00310">
            <w:fldChar w:fldCharType="end"/>
          </w:r>
          <w:r w:rsidR="00E00310">
            <w:t>.</w:t>
          </w:r>
        </w:sdtContent>
      </w:sdt>
      <w:r w:rsidR="00E00310">
        <w:t xml:space="preserve"> Dabei werden neben der Medienkompetenz auch soziale Kompetenzen und kooperatives Lernen gefördert </w:t>
      </w:r>
      <w:sdt>
        <w:sdtPr>
          <w:alias w:val="To edit, see citavi.com/edit"/>
          <w:tag w:val="CitaviPlaceholder#9fbc2484-9ecf-43f5-a03e-db1b0b038000"/>
          <w:id w:val="-2054912578"/>
          <w:placeholder>
            <w:docPart w:val="6034AE855EE24295B0F5E39E458F45E9"/>
          </w:placeholder>
        </w:sdtPr>
        <w:sdtEndPr/>
        <w:sdtContent>
          <w:r w:rsidR="00E00310">
            <w:fldChar w:fldCharType="begin"/>
          </w:r>
          <w:r w:rsidR="00E003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ODhkZmRmLWY0NTktNDk0Ni05YTk5LTAwNTJjOTliNjQ2YSIsIlJhbmdlTGVuZ3RoIjoyNywiUmVmZXJlbmNlSWQiOiIwODMxZGI4MC1kNDE1LTRkNjctOGIxNi05MzJkM2U0Mzc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}</w:instrText>
          </w:r>
          <w:r w:rsidR="00E00310">
            <w:fldChar w:fldCharType="separate"/>
          </w:r>
          <w:r w:rsidR="00E00310">
            <w:t>(Schemmerling et al., 2023)</w:t>
          </w:r>
          <w:r w:rsidR="00E00310">
            <w:fldChar w:fldCharType="end"/>
          </w:r>
        </w:sdtContent>
      </w:sdt>
      <w:r w:rsidR="00E00310">
        <w:t xml:space="preserve">. Die </w:t>
      </w:r>
      <w:r w:rsidR="005B23A7">
        <w:t>a</w:t>
      </w:r>
      <w:r w:rsidR="00E00310">
        <w:t xml:space="preserve">ktive Medienarbeit ist anschlussfähig ans oben erwähnte produktorientierte Lernen. Im gemeinsamen Handeln liegt die Möglichkeit, dass </w:t>
      </w:r>
      <w:proofErr w:type="spellStart"/>
      <w:proofErr w:type="gramStart"/>
      <w:r w:rsidR="00E00310">
        <w:t>Schüler</w:t>
      </w:r>
      <w:r w:rsidR="005B23A7">
        <w:t>:</w:t>
      </w:r>
      <w:r w:rsidR="00E00310">
        <w:t>innen</w:t>
      </w:r>
      <w:proofErr w:type="spellEnd"/>
      <w:proofErr w:type="gramEnd"/>
      <w:r w:rsidR="00E00310">
        <w:t xml:space="preserve"> mit unterschiedlichen Voraussetzungen teilhaben und mitgestalten können. Der Ansatz eignet sich für heterogene Gruppen und kann die </w:t>
      </w:r>
      <w:r w:rsidR="005B2633">
        <w:t>S</w:t>
      </w:r>
      <w:r w:rsidR="00E00310">
        <w:t>chulische Heilpädagogik bereichern.</w:t>
      </w:r>
    </w:p>
    <w:p w14:paraId="19FE1380" w14:textId="721A95C1" w:rsidR="003C4896" w:rsidRDefault="003C4896" w:rsidP="003C4896">
      <w:pPr>
        <w:pStyle w:val="berschrift1"/>
      </w:pPr>
      <w:r>
        <w:lastRenderedPageBreak/>
        <w:t>Heilpädagogische Perspektive</w:t>
      </w:r>
      <w:r w:rsidR="00BE4C3D">
        <w:t>n</w:t>
      </w:r>
      <w:r>
        <w:t xml:space="preserve"> zum Thema Digitalität und Schule – </w:t>
      </w:r>
      <w:r w:rsidR="00E35A4E">
        <w:t xml:space="preserve">ein </w:t>
      </w:r>
      <w:r>
        <w:t>Fazit</w:t>
      </w:r>
    </w:p>
    <w:p w14:paraId="433EDD95" w14:textId="62877F77" w:rsidR="007E3CCB" w:rsidRDefault="00FA745A" w:rsidP="008A78B6">
      <w:pPr>
        <w:pStyle w:val="Textkrper"/>
        <w:ind w:firstLine="0"/>
      </w:pPr>
      <w:proofErr w:type="spellStart"/>
      <w:proofErr w:type="gramStart"/>
      <w:r>
        <w:t>Schüler:innen</w:t>
      </w:r>
      <w:proofErr w:type="spellEnd"/>
      <w:proofErr w:type="gramEnd"/>
      <w:r>
        <w:t xml:space="preserve">, </w:t>
      </w:r>
      <w:r w:rsidR="003F770A">
        <w:t>die auf heilpädagogische Unterstützung angewiesen sind</w:t>
      </w:r>
      <w:r>
        <w:t xml:space="preserve">, sind oft beim Zugang zu und der Nutzung von digitalen Medien benachteiligt. Dieser Benachteiligung muss die Heilpädagogik entgegenwirken, indem sie Medien gezielt zum Lernen und zur Kompensation von Behinderungen einsetzt. Darüber hinaus ist es unerlässlich, dass </w:t>
      </w:r>
      <w:r w:rsidR="005D132A">
        <w:t xml:space="preserve">sich die Heilpädagogik auch der Förderung der Medienkompetenz annimmt. Sie muss digitale Möglichkeiten kreativ in den Unterricht einbauen, damit </w:t>
      </w:r>
      <w:proofErr w:type="spellStart"/>
      <w:proofErr w:type="gramStart"/>
      <w:r w:rsidR="00BC366C">
        <w:t>Schüler:innen</w:t>
      </w:r>
      <w:proofErr w:type="spellEnd"/>
      <w:proofErr w:type="gramEnd"/>
      <w:r w:rsidR="005D132A">
        <w:t xml:space="preserve"> erleben, wie </w:t>
      </w:r>
      <w:r w:rsidR="0084217B">
        <w:t xml:space="preserve">sie </w:t>
      </w:r>
      <w:r w:rsidR="005D132A">
        <w:t xml:space="preserve">diese </w:t>
      </w:r>
      <w:r w:rsidR="0084217B">
        <w:t>nutzen</w:t>
      </w:r>
      <w:r w:rsidR="005D132A">
        <w:t xml:space="preserve"> können, um zu gestalten und eigene Sichtweisen </w:t>
      </w:r>
      <w:r w:rsidR="00AA75DC">
        <w:t>zu präsentieren</w:t>
      </w:r>
      <w:r w:rsidR="005D132A">
        <w:t xml:space="preserve">. Der Einsatz von digitalen Medien muss mit den </w:t>
      </w:r>
      <w:proofErr w:type="spellStart"/>
      <w:proofErr w:type="gramStart"/>
      <w:r w:rsidR="005D132A">
        <w:t>Schüler:innen</w:t>
      </w:r>
      <w:proofErr w:type="spellEnd"/>
      <w:proofErr w:type="gramEnd"/>
      <w:r w:rsidR="005D132A">
        <w:t xml:space="preserve"> immer wieder reflektiert werden, damit </w:t>
      </w:r>
      <w:r w:rsidR="00DD2F31">
        <w:t xml:space="preserve">sie </w:t>
      </w:r>
      <w:r w:rsidR="005D132A">
        <w:t xml:space="preserve">eine umfassende Medienkompetenz </w:t>
      </w:r>
      <w:r w:rsidR="00DD2F31">
        <w:t>erlangen können</w:t>
      </w:r>
      <w:r w:rsidR="005D132A">
        <w:t>.</w:t>
      </w:r>
      <w:r w:rsidR="003F770A">
        <w:t xml:space="preserve"> </w:t>
      </w:r>
      <w:r w:rsidR="00A31EEB" w:rsidRPr="00A31EEB">
        <w:t>Vor diesem Hintergrund sind digitale Medien im Klassenzimmer nicht nur gerechtfertigt, sondern unverzichtbar.</w:t>
      </w:r>
    </w:p>
    <w:p w14:paraId="5DC76CED" w14:textId="3848E1F9" w:rsidR="00974687" w:rsidRDefault="00974687" w:rsidP="00E2768D">
      <w:pPr>
        <w:pStyle w:val="WichtigBox"/>
        <w:shd w:val="clear" w:color="auto" w:fill="EEF29E" w:themeFill="accent3" w:themeFillTint="66"/>
        <w:ind w:firstLine="0"/>
        <w:rPr>
          <w:lang w:val="de-CH"/>
        </w:rPr>
      </w:pPr>
      <w:r>
        <w:rPr>
          <w:lang w:val="de-CH"/>
        </w:rPr>
        <w:t>Dieser Artikel basiert auf dem Grundlagenpapier</w:t>
      </w:r>
      <w:r w:rsidRPr="00974687">
        <w:rPr>
          <w:color w:val="FF0000"/>
          <w:lang w:val="de-CH"/>
        </w:rPr>
        <w:t xml:space="preserve"> </w:t>
      </w:r>
      <w:r>
        <w:fldChar w:fldCharType="begin"/>
      </w:r>
      <w:r w:rsidRPr="00AF352E">
        <w:rPr>
          <w:lang w:val="de-CH"/>
        </w:rPr>
        <w:instrText>HYPERLINK "https://ttim.phbern.ch/wp-content/uploads/2025/06/Grundlagenpapier_Digitalitaet_inklusiver_Perspektive.pdf"</w:instrText>
      </w:r>
      <w:r>
        <w:fldChar w:fldCharType="separate"/>
      </w:r>
      <w:r w:rsidRPr="00520FED">
        <w:rPr>
          <w:rStyle w:val="Hyperlink"/>
        </w:rPr>
        <w:t>«Digitalität aus inklusiver Perspektive. Chancen, Risiken und Handlungsbedarf»</w:t>
      </w:r>
      <w:r>
        <w:fldChar w:fldCharType="end"/>
      </w:r>
      <w:r>
        <w:rPr>
          <w:lang w:val="de-CH"/>
        </w:rPr>
        <w:t xml:space="preserve"> des </w:t>
      </w:r>
      <w:r>
        <w:fldChar w:fldCharType="begin"/>
      </w:r>
      <w:r w:rsidRPr="00AF352E">
        <w:rPr>
          <w:lang w:val="de-CH"/>
        </w:rPr>
        <w:instrText>HYPERLINK "https://ttim.phbern.ch/"</w:instrText>
      </w:r>
      <w:r>
        <w:fldChar w:fldCharType="separate"/>
      </w:r>
      <w:r w:rsidRPr="00D316B1">
        <w:rPr>
          <w:rStyle w:val="Hyperlink"/>
        </w:rPr>
        <w:t xml:space="preserve">Think Tank Medien und Informatik </w:t>
      </w:r>
      <w:r w:rsidRPr="00974687">
        <w:rPr>
          <w:rStyle w:val="Hyperlink"/>
        </w:rPr>
        <w:t xml:space="preserve">(TTIM) der </w:t>
      </w:r>
      <w:r w:rsidRPr="00D316B1">
        <w:rPr>
          <w:rStyle w:val="Hyperlink"/>
        </w:rPr>
        <w:t>PHBern</w:t>
      </w:r>
      <w:r>
        <w:fldChar w:fldCharType="end"/>
      </w:r>
      <w:r>
        <w:rPr>
          <w:lang w:val="de-CH"/>
        </w:rPr>
        <w:t xml:space="preserve">. </w:t>
      </w:r>
    </w:p>
    <w:p w14:paraId="46AAAB18" w14:textId="43068E57" w:rsidR="00974687" w:rsidRDefault="00974687" w:rsidP="00E2768D">
      <w:pPr>
        <w:pStyle w:val="WichtigBox"/>
        <w:shd w:val="clear" w:color="auto" w:fill="EEF29E" w:themeFill="accent3" w:themeFillTint="66"/>
        <w:ind w:firstLine="0"/>
        <w:rPr>
          <w:lang w:val="de-CH"/>
        </w:rPr>
      </w:pPr>
      <w:r>
        <w:rPr>
          <w:lang w:val="de-CH"/>
        </w:rPr>
        <w:t>Über neue Trends und Ideen rund um Digitales in der Schule informiert der Blog des TTIM (</w:t>
      </w:r>
      <w:r>
        <w:fldChar w:fldCharType="begin"/>
      </w:r>
      <w:r w:rsidRPr="00AF352E">
        <w:rPr>
          <w:lang w:val="de-CH"/>
        </w:rPr>
        <w:instrText>HYPERLINK "https://ttim.phbern.ch/blog-2/"</w:instrText>
      </w:r>
      <w:r>
        <w:fldChar w:fldCharType="separate"/>
      </w:r>
      <w:r w:rsidRPr="00033EC3">
        <w:rPr>
          <w:rStyle w:val="Hyperlink"/>
        </w:rPr>
        <w:t>Blog – Think Tank Medien und Informatik</w:t>
      </w:r>
      <w:r>
        <w:fldChar w:fldCharType="end"/>
      </w:r>
      <w:r w:rsidRPr="003A09A0">
        <w:rPr>
          <w:rStyle w:val="Hyperlink"/>
          <w:color w:val="auto"/>
        </w:rPr>
        <w:t>)</w:t>
      </w:r>
      <w:r w:rsidR="00C46104" w:rsidRPr="003A09A0">
        <w:rPr>
          <w:rStyle w:val="Hyperlink"/>
          <w:color w:val="auto"/>
        </w:rPr>
        <w:t>.</w:t>
      </w:r>
    </w:p>
    <w:p w14:paraId="1C72A03F" w14:textId="1D66EF29" w:rsidR="00974687" w:rsidRPr="003F770A" w:rsidRDefault="00974687" w:rsidP="00E2768D">
      <w:pPr>
        <w:pStyle w:val="WichtigBox"/>
        <w:shd w:val="clear" w:color="auto" w:fill="EEF29E" w:themeFill="accent3" w:themeFillTint="66"/>
        <w:ind w:firstLine="0"/>
        <w:rPr>
          <w:color w:val="000000" w:themeColor="text1"/>
          <w:lang w:val="de-CH"/>
        </w:rPr>
      </w:pPr>
      <w:r w:rsidRPr="003F770A">
        <w:rPr>
          <w:color w:val="000000" w:themeColor="text1"/>
          <w:lang w:val="de-CH"/>
        </w:rPr>
        <w:t xml:space="preserve">Die </w:t>
      </w:r>
      <w:r w:rsidRPr="004F5C9A">
        <w:rPr>
          <w:color w:val="000000" w:themeColor="text1"/>
          <w:lang w:val="de-CH"/>
        </w:rPr>
        <w:t xml:space="preserve">PHBern </w:t>
      </w:r>
      <w:r w:rsidRPr="003F770A">
        <w:rPr>
          <w:color w:val="000000" w:themeColor="text1"/>
          <w:lang w:val="de-CH"/>
        </w:rPr>
        <w:t xml:space="preserve">bietet verschiedene Weiterbildungen zum Thema </w:t>
      </w:r>
      <w:proofErr w:type="spellStart"/>
      <w:r w:rsidR="00F8690C">
        <w:rPr>
          <w:color w:val="000000" w:themeColor="text1"/>
          <w:lang w:val="de-CH"/>
        </w:rPr>
        <w:t>a</w:t>
      </w:r>
      <w:r w:rsidRPr="004F5C9A">
        <w:rPr>
          <w:color w:val="000000" w:themeColor="text1"/>
          <w:lang w:val="de-CH"/>
        </w:rPr>
        <w:t>ssistive</w:t>
      </w:r>
      <w:proofErr w:type="spellEnd"/>
      <w:r w:rsidRPr="004F5C9A">
        <w:rPr>
          <w:color w:val="000000" w:themeColor="text1"/>
          <w:lang w:val="de-CH"/>
        </w:rPr>
        <w:t xml:space="preserve"> Technologien</w:t>
      </w:r>
      <w:r w:rsidRPr="003F770A">
        <w:rPr>
          <w:color w:val="000000" w:themeColor="text1"/>
          <w:lang w:val="de-CH"/>
        </w:rPr>
        <w:t xml:space="preserve"> an</w:t>
      </w:r>
      <w:r w:rsidR="0012676D">
        <w:rPr>
          <w:color w:val="000000" w:themeColor="text1"/>
          <w:lang w:val="de-CH"/>
        </w:rPr>
        <w:t>,</w:t>
      </w:r>
      <w:r w:rsidRPr="003F770A">
        <w:rPr>
          <w:color w:val="000000" w:themeColor="text1"/>
          <w:lang w:val="de-CH"/>
        </w:rPr>
        <w:t xml:space="preserve"> </w:t>
      </w:r>
      <w:r w:rsidR="0012676D">
        <w:rPr>
          <w:color w:val="000000" w:themeColor="text1"/>
          <w:lang w:val="de-CH"/>
        </w:rPr>
        <w:t>zum</w:t>
      </w:r>
      <w:r w:rsidR="00F748BC">
        <w:rPr>
          <w:color w:val="000000" w:themeColor="text1"/>
          <w:lang w:val="de-CH"/>
        </w:rPr>
        <w:t xml:space="preserve"> </w:t>
      </w:r>
      <w:r w:rsidRPr="003F770A">
        <w:rPr>
          <w:color w:val="000000" w:themeColor="text1"/>
          <w:lang w:val="de-CH"/>
        </w:rPr>
        <w:t>B</w:t>
      </w:r>
      <w:r w:rsidR="0012676D">
        <w:rPr>
          <w:color w:val="000000" w:themeColor="text1"/>
          <w:lang w:val="de-CH"/>
        </w:rPr>
        <w:t>eispiel</w:t>
      </w:r>
      <w:r w:rsidRPr="003F770A">
        <w:rPr>
          <w:color w:val="000000" w:themeColor="text1"/>
          <w:lang w:val="de-CH"/>
        </w:rPr>
        <w:t xml:space="preserve"> zum </w:t>
      </w:r>
      <w:r>
        <w:fldChar w:fldCharType="begin"/>
      </w:r>
      <w:r w:rsidRPr="00AF352E">
        <w:rPr>
          <w:lang w:val="de-CH"/>
        </w:rPr>
        <w:instrText>HYPERLINK "https://www.phbern.ch/weiterbildung/20791651-technische-hilfsmittel-lesen-und-schreiben"</w:instrText>
      </w:r>
      <w:r>
        <w:fldChar w:fldCharType="separate"/>
      </w:r>
      <w:r w:rsidRPr="003F770A">
        <w:rPr>
          <w:rStyle w:val="Hyperlink"/>
          <w:color w:val="000000" w:themeColor="text1"/>
        </w:rPr>
        <w:t>Einsatz von technischen Hilfsmitteln beim Lesen und Schreiben</w:t>
      </w:r>
      <w:r>
        <w:fldChar w:fldCharType="end"/>
      </w:r>
      <w:r>
        <w:rPr>
          <w:color w:val="000000" w:themeColor="text1"/>
          <w:lang w:val="de-CH"/>
        </w:rPr>
        <w:t xml:space="preserve"> (</w:t>
      </w:r>
      <w:r>
        <w:fldChar w:fldCharType="begin"/>
      </w:r>
      <w:r w:rsidRPr="00AF352E">
        <w:rPr>
          <w:lang w:val="de-CH"/>
        </w:rPr>
        <w:instrText>HYPERLINK "https://www.phbern.ch/weiterbildung/20791651-technische-hilfsmittel-lesen-und-schreiben"</w:instrText>
      </w:r>
      <w:r>
        <w:fldChar w:fldCharType="separate"/>
      </w:r>
      <w:r w:rsidRPr="003F770A">
        <w:rPr>
          <w:rStyle w:val="Hyperlink"/>
        </w:rPr>
        <w:t>Technische Hilfsmittel Lesen und Schreiben | PHBern</w:t>
      </w:r>
      <w:r>
        <w:fldChar w:fldCharType="end"/>
      </w:r>
      <w:r>
        <w:rPr>
          <w:color w:val="000000" w:themeColor="text1"/>
          <w:lang w:val="de-CH"/>
        </w:rPr>
        <w:t>)</w:t>
      </w:r>
      <w:r w:rsidRPr="003F770A">
        <w:rPr>
          <w:color w:val="000000" w:themeColor="text1"/>
          <w:lang w:val="de-CH"/>
        </w:rPr>
        <w:t>.</w:t>
      </w:r>
    </w:p>
    <w:p w14:paraId="747A5345" w14:textId="5D3FF420" w:rsidR="00974687" w:rsidRDefault="00974687" w:rsidP="00E2768D">
      <w:pPr>
        <w:pStyle w:val="WichtigBox"/>
        <w:shd w:val="clear" w:color="auto" w:fill="EEF29E" w:themeFill="accent3" w:themeFillTint="66"/>
        <w:ind w:firstLine="0"/>
        <w:rPr>
          <w:color w:val="000000" w:themeColor="text1"/>
          <w:lang w:val="de-CH"/>
        </w:rPr>
      </w:pPr>
      <w:r w:rsidRPr="00033EC3">
        <w:rPr>
          <w:color w:val="000000" w:themeColor="text1"/>
          <w:lang w:val="de-CH"/>
        </w:rPr>
        <w:t xml:space="preserve">Innerhalb </w:t>
      </w:r>
      <w:r w:rsidRPr="004F5C9A">
        <w:rPr>
          <w:color w:val="000000" w:themeColor="text1"/>
          <w:lang w:val="de-CH"/>
        </w:rPr>
        <w:t>der PHBern</w:t>
      </w:r>
      <w:r w:rsidRPr="008A78B6">
        <w:rPr>
          <w:i/>
          <w:iCs/>
          <w:color w:val="000000" w:themeColor="text1"/>
          <w:lang w:val="de-CH"/>
        </w:rPr>
        <w:t xml:space="preserve"> </w:t>
      </w:r>
      <w:r>
        <w:rPr>
          <w:color w:val="000000" w:themeColor="text1"/>
          <w:lang w:val="de-CH"/>
        </w:rPr>
        <w:t>engagiert</w:t>
      </w:r>
      <w:r w:rsidRPr="00033EC3">
        <w:rPr>
          <w:color w:val="000000" w:themeColor="text1"/>
          <w:lang w:val="de-CH"/>
        </w:rPr>
        <w:t xml:space="preserve"> sich die </w:t>
      </w:r>
      <w:r>
        <w:fldChar w:fldCharType="begin"/>
      </w:r>
      <w:r w:rsidRPr="00AF352E">
        <w:rPr>
          <w:lang w:val="de-CH"/>
        </w:rPr>
        <w:instrText>HYPERLINK "https://ttim.phbern.ch/arbeitsgruppe-barrierefreiheit/"</w:instrText>
      </w:r>
      <w:r>
        <w:fldChar w:fldCharType="separate"/>
      </w:r>
      <w:r w:rsidRPr="00974687">
        <w:rPr>
          <w:rStyle w:val="Hyperlink"/>
        </w:rPr>
        <w:t>AG Barrierefreiheit</w:t>
      </w:r>
      <w:r>
        <w:fldChar w:fldCharType="end"/>
      </w:r>
      <w:r w:rsidR="007B6BEE" w:rsidRPr="007B6BEE">
        <w:rPr>
          <w:lang w:val="de-CH"/>
        </w:rPr>
        <w:t xml:space="preserve"> </w:t>
      </w:r>
      <w:r w:rsidR="007B6BEE">
        <w:rPr>
          <w:lang w:val="de-CH"/>
        </w:rPr>
        <w:t>f</w:t>
      </w:r>
      <w:r>
        <w:rPr>
          <w:color w:val="000000" w:themeColor="text1"/>
          <w:lang w:val="de-CH"/>
        </w:rPr>
        <w:t>ür Zugänglichkeit auch im digitalen Raum.</w:t>
      </w:r>
    </w:p>
    <w:p w14:paraId="13D97BB9" w14:textId="63F8BBC2" w:rsidR="00974687" w:rsidRPr="00085BE9" w:rsidRDefault="00DA01D1" w:rsidP="004B531F">
      <w:pPr>
        <w:pStyle w:val="WichtigBox"/>
        <w:shd w:val="clear" w:color="auto" w:fill="EEF29E" w:themeFill="accent3" w:themeFillTint="66"/>
        <w:ind w:firstLine="0"/>
        <w:rPr>
          <w:lang w:val="de-CH"/>
        </w:rPr>
      </w:pPr>
      <w:r w:rsidRPr="00DA01D1">
        <w:rPr>
          <w:color w:val="000000" w:themeColor="text1"/>
          <w:lang w:val="de-CH"/>
        </w:rPr>
        <w:t xml:space="preserve">Die </w:t>
      </w:r>
      <w:r>
        <w:fldChar w:fldCharType="begin"/>
      </w:r>
      <w:r w:rsidRPr="00AF352E">
        <w:rPr>
          <w:lang w:val="de-CH"/>
        </w:rPr>
        <w:instrText>HYPERLINK "https://www.phbern.ch/kuenstliche-intelligenz"</w:instrText>
      </w:r>
      <w:r>
        <w:fldChar w:fldCharType="separate"/>
      </w:r>
      <w:r w:rsidRPr="00D316B1">
        <w:rPr>
          <w:rStyle w:val="Hyperlink"/>
        </w:rPr>
        <w:t>Arbeitsgruppe KI der PHBern</w:t>
      </w:r>
      <w:r>
        <w:fldChar w:fldCharType="end"/>
      </w:r>
      <w:r w:rsidRPr="00D316B1">
        <w:rPr>
          <w:color w:val="000000" w:themeColor="text1"/>
          <w:lang w:val="de-CH"/>
        </w:rPr>
        <w:t xml:space="preserve"> </w:t>
      </w:r>
      <w:r w:rsidRPr="00DA01D1">
        <w:rPr>
          <w:color w:val="000000" w:themeColor="text1"/>
          <w:lang w:val="de-CH"/>
        </w:rPr>
        <w:t xml:space="preserve">sowie weitere </w:t>
      </w:r>
      <w:proofErr w:type="spellStart"/>
      <w:proofErr w:type="gramStart"/>
      <w:r w:rsidRPr="00DA01D1">
        <w:rPr>
          <w:color w:val="000000" w:themeColor="text1"/>
          <w:lang w:val="de-CH"/>
        </w:rPr>
        <w:t>Expert</w:t>
      </w:r>
      <w:r w:rsidR="00151A3B">
        <w:rPr>
          <w:color w:val="000000" w:themeColor="text1"/>
          <w:lang w:val="de-CH"/>
        </w:rPr>
        <w:t>:</w:t>
      </w:r>
      <w:r w:rsidRPr="00DA01D1">
        <w:rPr>
          <w:color w:val="000000" w:themeColor="text1"/>
          <w:lang w:val="de-CH"/>
        </w:rPr>
        <w:t>innen</w:t>
      </w:r>
      <w:proofErr w:type="spellEnd"/>
      <w:proofErr w:type="gramEnd"/>
      <w:r w:rsidRPr="00DA01D1">
        <w:rPr>
          <w:color w:val="000000" w:themeColor="text1"/>
          <w:lang w:val="de-CH"/>
        </w:rPr>
        <w:t xml:space="preserve"> der Hochschule veröffentlichen wichtige Hilfestellungen, Erkenntnisse </w:t>
      </w:r>
      <w:r w:rsidR="00CB4A68">
        <w:rPr>
          <w:color w:val="000000" w:themeColor="text1"/>
          <w:lang w:val="de-CH"/>
        </w:rPr>
        <w:t>und</w:t>
      </w:r>
      <w:r w:rsidRPr="00DA01D1">
        <w:rPr>
          <w:color w:val="000000" w:themeColor="text1"/>
          <w:lang w:val="de-CH"/>
        </w:rPr>
        <w:t xml:space="preserve"> Produkte, die Lehrpersonen und Schulleit</w:t>
      </w:r>
      <w:r w:rsidR="00C80200">
        <w:rPr>
          <w:color w:val="000000" w:themeColor="text1"/>
          <w:lang w:val="de-CH"/>
        </w:rPr>
        <w:t>ungen</w:t>
      </w:r>
      <w:r w:rsidRPr="00DA01D1">
        <w:rPr>
          <w:color w:val="000000" w:themeColor="text1"/>
          <w:lang w:val="de-CH"/>
        </w:rPr>
        <w:t xml:space="preserve"> im Berufsalltag unterstützen.</w:t>
      </w:r>
    </w:p>
    <w:tbl>
      <w:tblPr>
        <w:tblStyle w:val="Tabellenraster"/>
        <w:tblW w:w="166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tblGrid>
      <w:tr w:rsidR="00051BC8" w:rsidRPr="00153133" w14:paraId="5BC1DDAF" w14:textId="77777777" w:rsidTr="00051BC8">
        <w:tc>
          <w:tcPr>
            <w:tcW w:w="5000" w:type="pct"/>
            <w:vAlign w:val="center"/>
          </w:tcPr>
          <w:p w14:paraId="5DDB55AD" w14:textId="77777777" w:rsidR="00051BC8" w:rsidRDefault="00051BC8" w:rsidP="00A43271">
            <w:pPr>
              <w:pStyle w:val="Textkrper"/>
              <w:ind w:firstLine="0"/>
            </w:pPr>
            <w:r w:rsidRPr="00153133">
              <w:rPr>
                <w:noProof/>
                <w:lang w:val="fr-CH"/>
              </w:rPr>
              <w:drawing>
                <wp:inline distT="0" distB="0" distL="0" distR="0" wp14:anchorId="2B70F637" wp14:editId="4625B0D0">
                  <wp:extent cx="1005455" cy="1036320"/>
                  <wp:effectExtent l="0" t="0" r="4445"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05455" cy="1036320"/>
                          </a:xfrm>
                          <a:prstGeom prst="rect">
                            <a:avLst/>
                          </a:prstGeom>
                        </pic:spPr>
                      </pic:pic>
                    </a:graphicData>
                  </a:graphic>
                </wp:inline>
              </w:drawing>
            </w:r>
          </w:p>
          <w:p w14:paraId="17F6C6B8" w14:textId="2E5B765F" w:rsidR="004B531F" w:rsidRPr="00EC5309" w:rsidRDefault="004B531F" w:rsidP="004B531F">
            <w:pPr>
              <w:pStyle w:val="Textkrper3"/>
            </w:pPr>
            <w:r w:rsidRPr="00EC5309">
              <w:t>Corinne Reber</w:t>
            </w:r>
            <w:r>
              <w:t>-Frei</w:t>
            </w:r>
            <w:r w:rsidRPr="00EC5309">
              <w:br/>
            </w:r>
            <w:proofErr w:type="spellStart"/>
            <w:r w:rsidR="000D535B">
              <w:t>lic.</w:t>
            </w:r>
            <w:proofErr w:type="spellEnd"/>
            <w:r w:rsidR="000D535B">
              <w:t xml:space="preserve"> phil., </w:t>
            </w:r>
            <w:r w:rsidRPr="00EC5309">
              <w:t>Dozentin</w:t>
            </w:r>
          </w:p>
          <w:p w14:paraId="71155DF1" w14:textId="471BEE2D" w:rsidR="004B531F" w:rsidRPr="00F8373A" w:rsidRDefault="004B531F" w:rsidP="00AB311B">
            <w:pPr>
              <w:pStyle w:val="Textkrper3"/>
            </w:pPr>
            <w:r w:rsidRPr="00EC5309">
              <w:t>PHBern</w:t>
            </w:r>
            <w:r w:rsidR="00AB311B" w:rsidRPr="00EC5309">
              <w:br/>
            </w:r>
            <w:hyperlink r:id="rId15" w:history="1">
              <w:r w:rsidR="00AB311B" w:rsidRPr="00AB311B">
                <w:rPr>
                  <w:rStyle w:val="Hyperlink"/>
                </w:rPr>
                <w:t>corinne.reber@phbern.ch</w:t>
              </w:r>
            </w:hyperlink>
          </w:p>
        </w:tc>
      </w:tr>
    </w:tbl>
    <w:p w14:paraId="3CC88288" w14:textId="7CF7E156" w:rsidR="00085BE9" w:rsidRPr="00EA067C" w:rsidRDefault="00085BE9" w:rsidP="00085BE9">
      <w:pPr>
        <w:pStyle w:val="berschrift1"/>
        <w:rPr>
          <w:lang w:val="da-DK"/>
        </w:rPr>
      </w:pPr>
      <w:r w:rsidRPr="00EA067C">
        <w:rPr>
          <w:lang w:val="da-DK"/>
        </w:rPr>
        <w:t>Literatur</w:t>
      </w:r>
    </w:p>
    <w:p w14:paraId="5080F616" w14:textId="443B87DC" w:rsidR="00085BE9" w:rsidRPr="00085BE9" w:rsidRDefault="00085BE9" w:rsidP="00085BE9">
      <w:pPr>
        <w:tabs>
          <w:tab w:val="left" w:pos="720"/>
        </w:tabs>
        <w:ind w:left="720" w:hanging="720"/>
        <w:rPr>
          <w:lang w:val="en-GB"/>
        </w:rPr>
      </w:pPr>
      <w:r w:rsidRPr="00FF40F3">
        <w:rPr>
          <w:lang w:val="da-DK"/>
        </w:rPr>
        <w:t xml:space="preserve">Alfredson Ågren, K., Kjellberg, A. &amp; Hemmingsson, H. (2020). </w:t>
      </w:r>
      <w:r w:rsidRPr="00FF40F3">
        <w:rPr>
          <w:lang w:val="en-US"/>
        </w:rPr>
        <w:t xml:space="preserve">Digital Participation? </w:t>
      </w:r>
      <w:r w:rsidRPr="00085BE9">
        <w:rPr>
          <w:lang w:val="en-GB"/>
        </w:rPr>
        <w:t xml:space="preserve">Internet use among adolescents with and without intellectual disabilities: A comparative study. </w:t>
      </w:r>
      <w:r w:rsidRPr="00085BE9">
        <w:rPr>
          <w:i/>
          <w:lang w:val="en-GB"/>
        </w:rPr>
        <w:t>new media and society</w:t>
      </w:r>
      <w:r w:rsidRPr="00085BE9">
        <w:rPr>
          <w:lang w:val="en-GB"/>
        </w:rPr>
        <w:t xml:space="preserve">, </w:t>
      </w:r>
      <w:r w:rsidRPr="00085BE9">
        <w:rPr>
          <w:i/>
          <w:lang w:val="en-GB"/>
        </w:rPr>
        <w:t>22</w:t>
      </w:r>
      <w:r w:rsidR="009F4B78">
        <w:rPr>
          <w:i/>
          <w:lang w:val="en-GB"/>
        </w:rPr>
        <w:t> </w:t>
      </w:r>
      <w:r w:rsidRPr="00085BE9">
        <w:rPr>
          <w:lang w:val="en-GB"/>
        </w:rPr>
        <w:t>(12), 2128–2145.</w:t>
      </w:r>
    </w:p>
    <w:p w14:paraId="7E6D8A1F" w14:textId="57B8E407" w:rsidR="00085BE9" w:rsidRPr="00DD0D78" w:rsidRDefault="00085BE9" w:rsidP="00085BE9">
      <w:pPr>
        <w:tabs>
          <w:tab w:val="left" w:pos="720"/>
        </w:tabs>
        <w:ind w:left="720" w:hanging="720"/>
        <w:rPr>
          <w:iCs/>
          <w:lang w:val="it-IT"/>
        </w:rPr>
      </w:pPr>
      <w:r w:rsidRPr="001523D2">
        <w:rPr>
          <w:lang w:val="it-IT"/>
        </w:rPr>
        <w:t xml:space="preserve">Azzolini, D. &amp; </w:t>
      </w:r>
      <w:proofErr w:type="spellStart"/>
      <w:r w:rsidRPr="001523D2">
        <w:rPr>
          <w:lang w:val="it-IT"/>
        </w:rPr>
        <w:t>Schizzerotto</w:t>
      </w:r>
      <w:proofErr w:type="spellEnd"/>
      <w:r w:rsidRPr="001523D2">
        <w:rPr>
          <w:lang w:val="it-IT"/>
        </w:rPr>
        <w:t xml:space="preserve">, A. (2017). </w:t>
      </w:r>
      <w:r w:rsidRPr="001523D2">
        <w:rPr>
          <w:i/>
          <w:lang w:val="it-IT"/>
        </w:rPr>
        <w:t xml:space="preserve">The second </w:t>
      </w:r>
      <w:proofErr w:type="spellStart"/>
      <w:r w:rsidRPr="001523D2">
        <w:rPr>
          <w:i/>
          <w:lang w:val="it-IT"/>
        </w:rPr>
        <w:t>digital</w:t>
      </w:r>
      <w:proofErr w:type="spellEnd"/>
      <w:r w:rsidRPr="001523D2">
        <w:rPr>
          <w:i/>
          <w:lang w:val="it-IT"/>
        </w:rPr>
        <w:t xml:space="preserve"> divide in Europe. </w:t>
      </w:r>
      <w:r w:rsidRPr="00085BE9">
        <w:rPr>
          <w:i/>
          <w:lang w:val="en-GB"/>
        </w:rPr>
        <w:t>A cross-national study on students' digital reading an</w:t>
      </w:r>
      <w:r w:rsidR="00F2713C">
        <w:rPr>
          <w:i/>
          <w:lang w:val="en-GB"/>
        </w:rPr>
        <w:t>d</w:t>
      </w:r>
      <w:r w:rsidRPr="00085BE9">
        <w:rPr>
          <w:i/>
          <w:lang w:val="en-GB"/>
        </w:rPr>
        <w:t xml:space="preserve"> navigation skills. </w:t>
      </w:r>
      <w:r w:rsidR="0003321B">
        <w:fldChar w:fldCharType="begin"/>
      </w:r>
      <w:r w:rsidR="0003321B" w:rsidRPr="00AF352E">
        <w:rPr>
          <w:lang w:val="en-US"/>
        </w:rPr>
        <w:instrText>HYPERLINK "https://irvapp.fbk.eu/wp-content/uploads/2017/09/FBK-IRVAPP-Working-Paper-No.-2017-02.pdf"</w:instrText>
      </w:r>
      <w:r w:rsidR="0003321B">
        <w:fldChar w:fldCharType="separate"/>
      </w:r>
      <w:r w:rsidR="0003321B" w:rsidRPr="00DD0D78">
        <w:rPr>
          <w:rStyle w:val="Hyperlink"/>
          <w:lang w:val="it-IT"/>
        </w:rPr>
        <w:t>https://irvapp.fbk.eu/wp-content/uploads/2017/09/FBK-IRVAPP-Working-Paper-No.-2017-02.pdf</w:t>
      </w:r>
      <w:r w:rsidR="0003321B">
        <w:fldChar w:fldCharType="end"/>
      </w:r>
    </w:p>
    <w:p w14:paraId="4B58C930" w14:textId="7A3E480F" w:rsidR="00085BE9" w:rsidRDefault="00085BE9" w:rsidP="00085BE9">
      <w:pPr>
        <w:tabs>
          <w:tab w:val="left" w:pos="720"/>
        </w:tabs>
        <w:ind w:left="720" w:hanging="720"/>
        <w:rPr>
          <w:iCs/>
        </w:rPr>
      </w:pPr>
      <w:r w:rsidRPr="00085BE9">
        <w:t xml:space="preserve">Bernath, J., Waller, G. &amp; Meidert, U. (2020). </w:t>
      </w:r>
      <w:r w:rsidRPr="00085BE9">
        <w:rPr>
          <w:i/>
        </w:rPr>
        <w:t>ADELE+. Der Medienumgang von Kindern im Vorschulalter (4</w:t>
      </w:r>
      <w:r w:rsidR="004B10F7">
        <w:rPr>
          <w:i/>
        </w:rPr>
        <w:t>–</w:t>
      </w:r>
      <w:r w:rsidRPr="00085BE9">
        <w:rPr>
          <w:i/>
        </w:rPr>
        <w:t xml:space="preserve">6 Jahre): Chancen und Risiken für die Gesundheit. </w:t>
      </w:r>
      <w:r w:rsidR="00720B68" w:rsidRPr="003A09A0">
        <w:rPr>
          <w:iCs/>
        </w:rPr>
        <w:t>Schweizerisches Gesundheitsobservatorium.</w:t>
      </w:r>
      <w:r w:rsidR="00720B68">
        <w:rPr>
          <w:i/>
        </w:rPr>
        <w:t xml:space="preserve"> </w:t>
      </w:r>
      <w:hyperlink r:id="rId16" w:history="1">
        <w:r w:rsidR="00720B68" w:rsidRPr="00720B68">
          <w:rPr>
            <w:rStyle w:val="Hyperlink"/>
          </w:rPr>
          <w:t>https://www.zhaw.ch/storage/psychologie/upload/forschung/medienpsychologie/adele/OBSAN_ADELE_Bericht_10-2020.pdf</w:t>
        </w:r>
      </w:hyperlink>
    </w:p>
    <w:p w14:paraId="282B0F14" w14:textId="353E12F8" w:rsidR="00085BE9" w:rsidRPr="00085BE9" w:rsidRDefault="00085BE9" w:rsidP="00085BE9">
      <w:pPr>
        <w:tabs>
          <w:tab w:val="left" w:pos="720"/>
        </w:tabs>
        <w:ind w:left="720" w:hanging="720"/>
      </w:pPr>
      <w:proofErr w:type="spellStart"/>
      <w:r w:rsidRPr="00085BE9">
        <w:t>Bollag</w:t>
      </w:r>
      <w:proofErr w:type="spellEnd"/>
      <w:r w:rsidRPr="00085BE9">
        <w:t xml:space="preserve">, J., Fischer, E., </w:t>
      </w:r>
      <w:proofErr w:type="spellStart"/>
      <w:r w:rsidRPr="00085BE9">
        <w:t>Heierle</w:t>
      </w:r>
      <w:proofErr w:type="spellEnd"/>
      <w:r w:rsidRPr="00085BE9">
        <w:t xml:space="preserve">, D. &amp; Zaugg, P. (2022). Schritte Richtung Digitalisierung: Wer kommt mit? Soziale Ungleichheiten im digitalen Bereich. In B. Standl (Hrsg.), </w:t>
      </w:r>
      <w:r w:rsidRPr="00085BE9">
        <w:rPr>
          <w:i/>
        </w:rPr>
        <w:t xml:space="preserve">Digitale Lehre nachhaltig gestalten </w:t>
      </w:r>
      <w:r w:rsidRPr="00085BE9">
        <w:t>(S. 149–155). Waxmann.</w:t>
      </w:r>
    </w:p>
    <w:p w14:paraId="16EE4789" w14:textId="2FE9D1C2" w:rsidR="00085BE9" w:rsidRPr="00085BE9" w:rsidRDefault="00085BE9" w:rsidP="00085BE9">
      <w:pPr>
        <w:tabs>
          <w:tab w:val="left" w:pos="720"/>
        </w:tabs>
        <w:ind w:left="720" w:hanging="720"/>
      </w:pPr>
      <w:r w:rsidRPr="00085BE9">
        <w:t>Bosse, I. (2022). Diskussionsfelder der Medienpädagogik: Medien und Inklusion. In U. Sander, F. von Gross &amp; K.</w:t>
      </w:r>
      <w:r w:rsidR="0030047F">
        <w:t> </w:t>
      </w:r>
      <w:r w:rsidRPr="00085BE9">
        <w:t>U.</w:t>
      </w:r>
      <w:r w:rsidR="0018429E">
        <w:t> </w:t>
      </w:r>
      <w:r w:rsidRPr="00085BE9">
        <w:t xml:space="preserve">Hugger (Hrsg.), </w:t>
      </w:r>
      <w:r w:rsidRPr="00085BE9">
        <w:rPr>
          <w:i/>
        </w:rPr>
        <w:t xml:space="preserve">Handbuch Medienpädagogik </w:t>
      </w:r>
      <w:r w:rsidR="004B10F7" w:rsidRPr="004A38D3">
        <w:rPr>
          <w:iCs/>
        </w:rPr>
        <w:t>(</w:t>
      </w:r>
      <w:r w:rsidRPr="004A38D3">
        <w:rPr>
          <w:iCs/>
        </w:rPr>
        <w:t>2. Aufl</w:t>
      </w:r>
      <w:r w:rsidR="004B10F7" w:rsidRPr="004A38D3">
        <w:rPr>
          <w:iCs/>
        </w:rPr>
        <w:t>.,</w:t>
      </w:r>
      <w:r w:rsidRPr="004A38D3">
        <w:rPr>
          <w:iCs/>
        </w:rPr>
        <w:t xml:space="preserve"> </w:t>
      </w:r>
      <w:r w:rsidRPr="004B10F7">
        <w:rPr>
          <w:iCs/>
        </w:rPr>
        <w:t>S. 723–734). Springer.</w:t>
      </w:r>
    </w:p>
    <w:p w14:paraId="4E3B215E" w14:textId="3AD7EA8C" w:rsidR="00085BE9" w:rsidRPr="00085BE9" w:rsidRDefault="00085BE9" w:rsidP="00085BE9">
      <w:pPr>
        <w:tabs>
          <w:tab w:val="left" w:pos="720"/>
        </w:tabs>
        <w:ind w:left="720" w:hanging="720"/>
      </w:pPr>
      <w:r w:rsidRPr="00085BE9">
        <w:lastRenderedPageBreak/>
        <w:t xml:space="preserve">Bosse, I. &amp; Eggert, S. (2019). Digitale Bildung inklusiv: Konzepte und Qualifizierung: Editorial. </w:t>
      </w:r>
      <w:r w:rsidRPr="00085BE9">
        <w:rPr>
          <w:i/>
        </w:rPr>
        <w:t xml:space="preserve">merz </w:t>
      </w:r>
      <w:proofErr w:type="spellStart"/>
      <w:r w:rsidRPr="00085BE9">
        <w:rPr>
          <w:i/>
        </w:rPr>
        <w:t>medien</w:t>
      </w:r>
      <w:proofErr w:type="spellEnd"/>
      <w:r w:rsidRPr="00085BE9">
        <w:rPr>
          <w:i/>
        </w:rPr>
        <w:t xml:space="preserve"> + </w:t>
      </w:r>
      <w:proofErr w:type="spellStart"/>
      <w:r w:rsidRPr="00085BE9">
        <w:rPr>
          <w:i/>
        </w:rPr>
        <w:t>erziehung</w:t>
      </w:r>
      <w:proofErr w:type="spellEnd"/>
      <w:r w:rsidRPr="00085BE9">
        <w:t xml:space="preserve">, </w:t>
      </w:r>
      <w:r w:rsidRPr="00085BE9">
        <w:rPr>
          <w:i/>
        </w:rPr>
        <w:t>63</w:t>
      </w:r>
      <w:r w:rsidR="009F4B78">
        <w:rPr>
          <w:i/>
        </w:rPr>
        <w:t> </w:t>
      </w:r>
      <w:r w:rsidRPr="00085BE9">
        <w:t>(5), 6–8.</w:t>
      </w:r>
    </w:p>
    <w:p w14:paraId="4D7C01BE" w14:textId="4AC6806A" w:rsidR="00085BE9" w:rsidRPr="00085BE9" w:rsidRDefault="00085BE9" w:rsidP="00085BE9">
      <w:pPr>
        <w:tabs>
          <w:tab w:val="left" w:pos="720"/>
        </w:tabs>
        <w:ind w:left="720" w:hanging="720"/>
      </w:pPr>
      <w:r w:rsidRPr="00085BE9">
        <w:t>Bosse, I., Kamin, A.</w:t>
      </w:r>
      <w:r w:rsidRPr="00085BE9">
        <w:rPr>
          <w:rFonts w:ascii="Times New Roman" w:hAnsi="Times New Roman" w:cs="Times New Roman"/>
        </w:rPr>
        <w:t>‑</w:t>
      </w:r>
      <w:r w:rsidRPr="00085BE9">
        <w:t>M. &amp; Schluchter,</w:t>
      </w:r>
      <w:r w:rsidRPr="00085BE9">
        <w:rPr>
          <w:rFonts w:ascii="___WRD_EMBED_SUB_46" w:hAnsi="___WRD_EMBED_SUB_46" w:cs="___WRD_EMBED_SUB_46"/>
        </w:rPr>
        <w:t> </w:t>
      </w:r>
      <w:r w:rsidRPr="00085BE9">
        <w:t>J.</w:t>
      </w:r>
      <w:r w:rsidRPr="00085BE9">
        <w:rPr>
          <w:rFonts w:ascii="Times New Roman" w:hAnsi="Times New Roman" w:cs="Times New Roman"/>
        </w:rPr>
        <w:t>‑</w:t>
      </w:r>
      <w:r w:rsidRPr="00085BE9">
        <w:t>R. (2019</w:t>
      </w:r>
      <w:r w:rsidR="007D5D5A">
        <w:t>a</w:t>
      </w:r>
      <w:r w:rsidRPr="00085BE9">
        <w:t>). Inklusive Medienbildung: Zugeh</w:t>
      </w:r>
      <w:r w:rsidR="007B4366">
        <w:t>ö</w:t>
      </w:r>
      <w:r w:rsidRPr="00085BE9">
        <w:t>rigkeit und Teilhabe in gegenw</w:t>
      </w:r>
      <w:r w:rsidRPr="00085BE9">
        <w:rPr>
          <w:rFonts w:ascii="___WRD_EMBED_SUB_46" w:hAnsi="___WRD_EMBED_SUB_46" w:cs="___WRD_EMBED_SUB_46"/>
        </w:rPr>
        <w:t>ä</w:t>
      </w:r>
      <w:r w:rsidRPr="00085BE9">
        <w:t>rtigen Gesellschaften. In M. Br</w:t>
      </w:r>
      <w:r w:rsidRPr="00085BE9">
        <w:rPr>
          <w:rFonts w:ascii="___WRD_EMBED_SUB_46" w:hAnsi="___WRD_EMBED_SUB_46" w:cs="___WRD_EMBED_SUB_46"/>
        </w:rPr>
        <w:t>ü</w:t>
      </w:r>
      <w:r w:rsidRPr="00085BE9">
        <w:t xml:space="preserve">ggemann, S. Eder &amp; A. Tillmann (Hrsg.), </w:t>
      </w:r>
      <w:r w:rsidRPr="00085BE9">
        <w:rPr>
          <w:i/>
        </w:rPr>
        <w:t xml:space="preserve">Medienbildung für alle: Digitalisierung. Teilhabe. Vielfalt </w:t>
      </w:r>
      <w:r w:rsidRPr="00085BE9">
        <w:t xml:space="preserve">(S. 35–52). </w:t>
      </w:r>
      <w:proofErr w:type="spellStart"/>
      <w:r w:rsidRPr="00085BE9">
        <w:t>kopaed</w:t>
      </w:r>
      <w:proofErr w:type="spellEnd"/>
      <w:r w:rsidRPr="00085BE9">
        <w:t>.</w:t>
      </w:r>
    </w:p>
    <w:p w14:paraId="295BB3C3" w14:textId="4B16A6CA" w:rsidR="00085BE9" w:rsidRPr="00085BE9" w:rsidRDefault="00085BE9" w:rsidP="00085BE9">
      <w:pPr>
        <w:tabs>
          <w:tab w:val="left" w:pos="720"/>
        </w:tabs>
        <w:ind w:left="720" w:hanging="720"/>
      </w:pPr>
      <w:r w:rsidRPr="00085BE9">
        <w:t>Bosse, I., Schluchter, J.</w:t>
      </w:r>
      <w:r w:rsidRPr="00085BE9">
        <w:rPr>
          <w:rFonts w:ascii="Times New Roman" w:hAnsi="Times New Roman" w:cs="Times New Roman"/>
        </w:rPr>
        <w:t>‑</w:t>
      </w:r>
      <w:r w:rsidRPr="00085BE9">
        <w:t>R. &amp; Zorn,</w:t>
      </w:r>
      <w:r w:rsidRPr="00085BE9">
        <w:rPr>
          <w:rFonts w:ascii="___WRD_EMBED_SUB_46" w:hAnsi="___WRD_EMBED_SUB_46" w:cs="___WRD_EMBED_SUB_46"/>
        </w:rPr>
        <w:t> </w:t>
      </w:r>
      <w:r w:rsidRPr="00085BE9">
        <w:t>I. (2019</w:t>
      </w:r>
      <w:r w:rsidR="002F6ED5">
        <w:t>b</w:t>
      </w:r>
      <w:r w:rsidRPr="00085BE9">
        <w:t xml:space="preserve">). Einleitung: Ziel des Handbuchs. In I. Bosse, J.-R. Schluchter &amp; I. Zorn (Hrsg.), </w:t>
      </w:r>
      <w:r w:rsidRPr="00085BE9">
        <w:rPr>
          <w:i/>
        </w:rPr>
        <w:t xml:space="preserve">Handbuch Inklusion und Medienbildung </w:t>
      </w:r>
      <w:r w:rsidRPr="00085BE9">
        <w:t>(S. 9–13). Beltz.</w:t>
      </w:r>
    </w:p>
    <w:p w14:paraId="3E0BFC3C" w14:textId="084DDEB8" w:rsidR="00085BE9" w:rsidRPr="00085BE9" w:rsidRDefault="00085BE9" w:rsidP="00085BE9">
      <w:pPr>
        <w:tabs>
          <w:tab w:val="left" w:pos="720"/>
        </w:tabs>
        <w:ind w:left="720" w:hanging="720"/>
      </w:pPr>
      <w:r w:rsidRPr="001523D2">
        <w:t xml:space="preserve">Bosse, I., </w:t>
      </w:r>
      <w:proofErr w:type="spellStart"/>
      <w:r w:rsidRPr="001523D2">
        <w:t>Zaynel</w:t>
      </w:r>
      <w:proofErr w:type="spellEnd"/>
      <w:r w:rsidRPr="001523D2">
        <w:t>, N. &amp; Lampert, C. (2019</w:t>
      </w:r>
      <w:r w:rsidR="002F6ED5" w:rsidRPr="001523D2">
        <w:t>c</w:t>
      </w:r>
      <w:r w:rsidRPr="001523D2">
        <w:t xml:space="preserve">). </w:t>
      </w:r>
      <w:r w:rsidRPr="00085BE9">
        <w:t xml:space="preserve">Mediennutzung und Vermittlung von Medienkompetenz in der Behindertenhilfe in Bremen: Ergebnisse der </w:t>
      </w:r>
      <w:proofErr w:type="spellStart"/>
      <w:r w:rsidRPr="00085BE9">
        <w:t>MeKoBe</w:t>
      </w:r>
      <w:proofErr w:type="spellEnd"/>
      <w:r w:rsidRPr="00085BE9">
        <w:t xml:space="preserve">-Studie. </w:t>
      </w:r>
      <w:r w:rsidRPr="00085BE9">
        <w:rPr>
          <w:i/>
        </w:rPr>
        <w:t xml:space="preserve">merz </w:t>
      </w:r>
      <w:proofErr w:type="spellStart"/>
      <w:r w:rsidRPr="00085BE9">
        <w:rPr>
          <w:i/>
        </w:rPr>
        <w:t>medien</w:t>
      </w:r>
      <w:proofErr w:type="spellEnd"/>
      <w:r w:rsidRPr="00085BE9">
        <w:rPr>
          <w:i/>
        </w:rPr>
        <w:t xml:space="preserve"> + </w:t>
      </w:r>
      <w:proofErr w:type="spellStart"/>
      <w:r w:rsidRPr="00085BE9">
        <w:rPr>
          <w:i/>
        </w:rPr>
        <w:t>erziehung</w:t>
      </w:r>
      <w:proofErr w:type="spellEnd"/>
      <w:r w:rsidRPr="00085BE9">
        <w:t xml:space="preserve">, </w:t>
      </w:r>
      <w:r w:rsidRPr="00085BE9">
        <w:rPr>
          <w:i/>
        </w:rPr>
        <w:t>63</w:t>
      </w:r>
      <w:r w:rsidR="009F4B78">
        <w:rPr>
          <w:i/>
        </w:rPr>
        <w:t> </w:t>
      </w:r>
      <w:r w:rsidRPr="00085BE9">
        <w:t>(5), 24–31.</w:t>
      </w:r>
    </w:p>
    <w:p w14:paraId="6CD84CB5" w14:textId="5064D03D" w:rsidR="00085BE9" w:rsidRPr="00085BE9" w:rsidRDefault="00085BE9" w:rsidP="00085BE9">
      <w:pPr>
        <w:tabs>
          <w:tab w:val="left" w:pos="720"/>
        </w:tabs>
        <w:ind w:left="720" w:hanging="720"/>
      </w:pPr>
      <w:r w:rsidRPr="00085BE9">
        <w:t xml:space="preserve">Bühler, C. (2016). Barrierefreiheit und </w:t>
      </w:r>
      <w:proofErr w:type="spellStart"/>
      <w:r w:rsidRPr="00085BE9">
        <w:t>Assistive</w:t>
      </w:r>
      <w:proofErr w:type="spellEnd"/>
      <w:r w:rsidRPr="00085BE9">
        <w:t xml:space="preserve"> Technologie als Voraussetzung und Hilfe zur Inklusion. In T. Bernasconi</w:t>
      </w:r>
      <w:r w:rsidR="000E3A17">
        <w:t> </w:t>
      </w:r>
      <w:r w:rsidRPr="00085BE9">
        <w:t xml:space="preserve">&amp; U. Bönig (Hrsg.), </w:t>
      </w:r>
      <w:r w:rsidRPr="00085BE9">
        <w:rPr>
          <w:i/>
        </w:rPr>
        <w:t xml:space="preserve">Schwere Behinderung und Inklusion: Facetten einer nicht ausgrenzenden Pädagogik </w:t>
      </w:r>
      <w:r w:rsidRPr="00085BE9">
        <w:t>(S. 155–169). Athena.</w:t>
      </w:r>
    </w:p>
    <w:p w14:paraId="41039D76" w14:textId="459BF18A" w:rsidR="00085BE9" w:rsidRPr="00085BE9" w:rsidRDefault="00085BE9" w:rsidP="00085BE9">
      <w:pPr>
        <w:tabs>
          <w:tab w:val="left" w:pos="720"/>
        </w:tabs>
        <w:ind w:left="720" w:hanging="720"/>
      </w:pPr>
      <w:r w:rsidRPr="00085BE9">
        <w:t xml:space="preserve">Dirks, S. &amp; Linke, H. (2019). </w:t>
      </w:r>
      <w:proofErr w:type="spellStart"/>
      <w:r w:rsidRPr="00085BE9">
        <w:t>Assistive</w:t>
      </w:r>
      <w:proofErr w:type="spellEnd"/>
      <w:r w:rsidRPr="00085BE9">
        <w:t xml:space="preserve"> Technologien. In I. Bosse, J.-R. Schluchter &amp; I. Zorn (Hrsg.), </w:t>
      </w:r>
      <w:r w:rsidRPr="00085BE9">
        <w:rPr>
          <w:i/>
        </w:rPr>
        <w:t xml:space="preserve">Handbuch Inklusion und Medienbildung </w:t>
      </w:r>
      <w:r w:rsidRPr="00085BE9">
        <w:t>(S. 241–251). Beltz Juventa.</w:t>
      </w:r>
    </w:p>
    <w:p w14:paraId="42BC8C50" w14:textId="77777777" w:rsidR="00085BE9" w:rsidRPr="00085BE9" w:rsidRDefault="00085BE9" w:rsidP="00085BE9">
      <w:pPr>
        <w:tabs>
          <w:tab w:val="left" w:pos="720"/>
        </w:tabs>
        <w:ind w:left="720" w:hanging="720"/>
      </w:pPr>
      <w:r w:rsidRPr="00085BE9">
        <w:t xml:space="preserve">Eckhart, M. (2013). Verschiedenheit und Unterricht. In B. Deuter Friedli (Hrsg.), </w:t>
      </w:r>
      <w:r w:rsidRPr="00085BE9">
        <w:rPr>
          <w:i/>
        </w:rPr>
        <w:t xml:space="preserve">Lernräume: Kinder lernen und lehren in heterogenen Gruppen </w:t>
      </w:r>
      <w:r w:rsidRPr="00085BE9">
        <w:t>(S. 15–25). Haupt.</w:t>
      </w:r>
    </w:p>
    <w:p w14:paraId="565FA7BC" w14:textId="3F259E3F" w:rsidR="00085BE9" w:rsidRPr="00085BE9" w:rsidRDefault="00085BE9" w:rsidP="00085BE9">
      <w:pPr>
        <w:tabs>
          <w:tab w:val="left" w:pos="720"/>
        </w:tabs>
        <w:ind w:left="720" w:hanging="720"/>
      </w:pPr>
      <w:r w:rsidRPr="00085BE9">
        <w:t xml:space="preserve">Eggert, S. (2020). Mediatisierung und Digitalisierung in der Familienbildung. In N. Kutscher, T. Ley, U. </w:t>
      </w:r>
      <w:proofErr w:type="spellStart"/>
      <w:r w:rsidRPr="00085BE9">
        <w:t>Seelmeyer</w:t>
      </w:r>
      <w:proofErr w:type="spellEnd"/>
      <w:r w:rsidRPr="00085BE9">
        <w:t>, F.</w:t>
      </w:r>
      <w:r w:rsidR="00AB2D34">
        <w:t> </w:t>
      </w:r>
      <w:r w:rsidRPr="00085BE9">
        <w:t xml:space="preserve">Siller, A. Tillmann &amp; I. Zorn (Hrsg.), </w:t>
      </w:r>
      <w:r w:rsidRPr="00085BE9">
        <w:rPr>
          <w:i/>
        </w:rPr>
        <w:t xml:space="preserve">Handbuch Soziale Arbeit und Digitalisierung </w:t>
      </w:r>
      <w:r w:rsidRPr="00085BE9">
        <w:t>(S. 584–597). Beltz.</w:t>
      </w:r>
    </w:p>
    <w:p w14:paraId="2EB2CCDC" w14:textId="328FA296" w:rsidR="00085BE9" w:rsidRPr="00F8690C" w:rsidRDefault="00085BE9" w:rsidP="00085BE9">
      <w:pPr>
        <w:tabs>
          <w:tab w:val="left" w:pos="720"/>
        </w:tabs>
        <w:ind w:left="720" w:hanging="720"/>
        <w:rPr>
          <w:lang w:val="en-US"/>
        </w:rPr>
      </w:pPr>
      <w:proofErr w:type="spellStart"/>
      <w:r w:rsidRPr="00085BE9">
        <w:t>Fisseler</w:t>
      </w:r>
      <w:proofErr w:type="spellEnd"/>
      <w:r w:rsidRPr="00085BE9">
        <w:t xml:space="preserve">, B. (2023). Künstliche Intelligenz, Behinderung und </w:t>
      </w:r>
      <w:proofErr w:type="spellStart"/>
      <w:r w:rsidRPr="00085BE9">
        <w:t>Technoableism</w:t>
      </w:r>
      <w:proofErr w:type="spellEnd"/>
      <w:r w:rsidRPr="00085BE9">
        <w:t xml:space="preserve">. In C. de Witt, C. </w:t>
      </w:r>
      <w:proofErr w:type="spellStart"/>
      <w:r w:rsidRPr="00085BE9">
        <w:t>Gloerfeld</w:t>
      </w:r>
      <w:proofErr w:type="spellEnd"/>
      <w:r w:rsidRPr="00085BE9">
        <w:t xml:space="preserve"> &amp; S.</w:t>
      </w:r>
      <w:r w:rsidR="00486C95">
        <w:t> </w:t>
      </w:r>
      <w:r w:rsidRPr="00085BE9">
        <w:t xml:space="preserve">E. Wrede (Hrsg.), </w:t>
      </w:r>
      <w:r w:rsidRPr="00085BE9">
        <w:rPr>
          <w:i/>
        </w:rPr>
        <w:t xml:space="preserve">Künstliche Intelligenz in der Bildung </w:t>
      </w:r>
      <w:r w:rsidRPr="00085BE9">
        <w:t xml:space="preserve">(S. 313–330). </w:t>
      </w:r>
      <w:r w:rsidRPr="00F8690C">
        <w:rPr>
          <w:lang w:val="en-US"/>
        </w:rPr>
        <w:t>Springer.</w:t>
      </w:r>
    </w:p>
    <w:p w14:paraId="37D347CD" w14:textId="2E65F4DD" w:rsidR="00085BE9" w:rsidRPr="00085BE9" w:rsidRDefault="00085BE9" w:rsidP="00085BE9">
      <w:pPr>
        <w:tabs>
          <w:tab w:val="left" w:pos="720"/>
        </w:tabs>
        <w:ind w:left="720" w:hanging="720"/>
      </w:pPr>
      <w:proofErr w:type="spellStart"/>
      <w:r w:rsidRPr="00085BE9">
        <w:rPr>
          <w:lang w:val="en-GB"/>
        </w:rPr>
        <w:t>Heitplatz</w:t>
      </w:r>
      <w:proofErr w:type="spellEnd"/>
      <w:r w:rsidRPr="00085BE9">
        <w:rPr>
          <w:lang w:val="en-GB"/>
        </w:rPr>
        <w:t>,</w:t>
      </w:r>
      <w:r w:rsidR="00A51224">
        <w:rPr>
          <w:lang w:val="en-GB"/>
        </w:rPr>
        <w:t xml:space="preserve"> </w:t>
      </w:r>
      <w:r w:rsidRPr="00085BE9">
        <w:rPr>
          <w:lang w:val="en-GB"/>
        </w:rPr>
        <w:t xml:space="preserve">V. N. (2020). Fostering Digital Participation for People with Intellectual Disabilities and Their Caregivers: Toward a Guideline for Designing Education Programs. </w:t>
      </w:r>
      <w:proofErr w:type="spellStart"/>
      <w:r w:rsidRPr="00085BE9">
        <w:rPr>
          <w:i/>
        </w:rPr>
        <w:t>Social</w:t>
      </w:r>
      <w:proofErr w:type="spellEnd"/>
      <w:r w:rsidRPr="00085BE9">
        <w:rPr>
          <w:i/>
        </w:rPr>
        <w:t xml:space="preserve"> </w:t>
      </w:r>
      <w:proofErr w:type="spellStart"/>
      <w:r w:rsidRPr="00085BE9">
        <w:rPr>
          <w:i/>
        </w:rPr>
        <w:t>Inclusion</w:t>
      </w:r>
      <w:proofErr w:type="spellEnd"/>
      <w:r w:rsidRPr="00085BE9">
        <w:t xml:space="preserve">, </w:t>
      </w:r>
      <w:r w:rsidRPr="00085BE9">
        <w:rPr>
          <w:i/>
        </w:rPr>
        <w:t>8</w:t>
      </w:r>
      <w:r w:rsidR="009F4B78">
        <w:rPr>
          <w:i/>
        </w:rPr>
        <w:t> </w:t>
      </w:r>
      <w:r w:rsidRPr="00085BE9">
        <w:t>(2), 201–212.</w:t>
      </w:r>
    </w:p>
    <w:p w14:paraId="3F7659CA" w14:textId="6BFBCB05" w:rsidR="00085BE9" w:rsidRPr="00085BE9" w:rsidRDefault="00085BE9" w:rsidP="00085BE9">
      <w:pPr>
        <w:tabs>
          <w:tab w:val="left" w:pos="720"/>
        </w:tabs>
        <w:ind w:left="720" w:hanging="720"/>
      </w:pPr>
      <w:r w:rsidRPr="00085BE9">
        <w:t xml:space="preserve">Hofer-Krucker Valderrama, S. &amp; Kauffmann, R. (2019). </w:t>
      </w:r>
      <w:r w:rsidRPr="00085BE9">
        <w:rPr>
          <w:i/>
        </w:rPr>
        <w:t xml:space="preserve">Neue Medien </w:t>
      </w:r>
      <w:r w:rsidR="00A51224">
        <w:rPr>
          <w:i/>
        </w:rPr>
        <w:t>–</w:t>
      </w:r>
      <w:r w:rsidRPr="00085BE9">
        <w:rPr>
          <w:i/>
        </w:rPr>
        <w:t xml:space="preserve"> neuer Unterricht</w:t>
      </w:r>
      <w:r w:rsidRPr="00085BE9">
        <w:t xml:space="preserve">. </w:t>
      </w:r>
      <w:proofErr w:type="spellStart"/>
      <w:r w:rsidRPr="00085BE9">
        <w:t>hep</w:t>
      </w:r>
      <w:proofErr w:type="spellEnd"/>
      <w:r w:rsidRPr="00085BE9">
        <w:t xml:space="preserve">. </w:t>
      </w:r>
    </w:p>
    <w:p w14:paraId="3A5F7DD0" w14:textId="50726448" w:rsidR="00085BE9" w:rsidRPr="00085BE9" w:rsidRDefault="00085BE9" w:rsidP="00085BE9">
      <w:pPr>
        <w:tabs>
          <w:tab w:val="left" w:pos="720"/>
        </w:tabs>
        <w:ind w:left="720" w:hanging="720"/>
      </w:pPr>
      <w:proofErr w:type="spellStart"/>
      <w:r w:rsidRPr="00085BE9">
        <w:t>Iske</w:t>
      </w:r>
      <w:proofErr w:type="spellEnd"/>
      <w:r w:rsidRPr="00085BE9">
        <w:t xml:space="preserve">, S. &amp; Kutscher, N. (2020). Digitale Ungleichheiten im Kontext Sozialer Arbeit. In N. Kutscher, T. Ley, U. </w:t>
      </w:r>
      <w:proofErr w:type="spellStart"/>
      <w:r w:rsidRPr="00085BE9">
        <w:t>Seelmeyer</w:t>
      </w:r>
      <w:proofErr w:type="spellEnd"/>
      <w:r w:rsidRPr="00085BE9">
        <w:t xml:space="preserve">, F. Siller, A. Tillmann &amp; I. Zorn (Hrsg.), </w:t>
      </w:r>
      <w:r w:rsidRPr="00085BE9">
        <w:rPr>
          <w:i/>
        </w:rPr>
        <w:t xml:space="preserve">Handbuch Soziale Arbeit und Digitalisierung </w:t>
      </w:r>
      <w:r w:rsidRPr="00085BE9">
        <w:t>(S. 115–128). Beltz Juventa.</w:t>
      </w:r>
    </w:p>
    <w:p w14:paraId="7C6A6FD2" w14:textId="35A87B93" w:rsidR="00085BE9" w:rsidRDefault="00085BE9" w:rsidP="00085BE9">
      <w:pPr>
        <w:tabs>
          <w:tab w:val="left" w:pos="720"/>
        </w:tabs>
        <w:ind w:left="720" w:hanging="720"/>
      </w:pPr>
      <w:r w:rsidRPr="00085BE9">
        <w:t>Kamin, A.</w:t>
      </w:r>
      <w:r w:rsidRPr="00085BE9">
        <w:rPr>
          <w:rFonts w:ascii="Times New Roman" w:hAnsi="Times New Roman" w:cs="Times New Roman"/>
        </w:rPr>
        <w:t>‑</w:t>
      </w:r>
      <w:r w:rsidRPr="00085BE9">
        <w:t>M., Schluchter,</w:t>
      </w:r>
      <w:r w:rsidRPr="00085BE9">
        <w:rPr>
          <w:rFonts w:ascii="___WRD_EMBED_SUB_46" w:hAnsi="___WRD_EMBED_SUB_46" w:cs="___WRD_EMBED_SUB_46"/>
        </w:rPr>
        <w:t> </w:t>
      </w:r>
      <w:r w:rsidRPr="00085BE9">
        <w:t>J.</w:t>
      </w:r>
      <w:r w:rsidRPr="00085BE9">
        <w:rPr>
          <w:rFonts w:ascii="Times New Roman" w:hAnsi="Times New Roman" w:cs="Times New Roman"/>
        </w:rPr>
        <w:t>‑</w:t>
      </w:r>
      <w:r w:rsidRPr="00085BE9">
        <w:t xml:space="preserve">R. &amp; </w:t>
      </w:r>
      <w:proofErr w:type="spellStart"/>
      <w:r w:rsidRPr="00085BE9">
        <w:t>Zaynel</w:t>
      </w:r>
      <w:proofErr w:type="spellEnd"/>
      <w:r w:rsidRPr="00085BE9">
        <w:t>,</w:t>
      </w:r>
      <w:r w:rsidRPr="00085BE9">
        <w:rPr>
          <w:rFonts w:ascii="___WRD_EMBED_SUB_46" w:hAnsi="___WRD_EMBED_SUB_46" w:cs="___WRD_EMBED_SUB_46"/>
        </w:rPr>
        <w:t> </w:t>
      </w:r>
      <w:r w:rsidRPr="00085BE9">
        <w:t xml:space="preserve">N. (2018). Medienbildung und Inklusion </w:t>
      </w:r>
      <w:r w:rsidR="00974CDE">
        <w:t>–</w:t>
      </w:r>
      <w:r w:rsidRPr="00085BE9">
        <w:t xml:space="preserve"> Perspektiven f</w:t>
      </w:r>
      <w:r w:rsidRPr="00085BE9">
        <w:rPr>
          <w:rFonts w:ascii="___WRD_EMBED_SUB_46" w:hAnsi="___WRD_EMBED_SUB_46" w:cs="___WRD_EMBED_SUB_46"/>
        </w:rPr>
        <w:t>ü</w:t>
      </w:r>
      <w:r w:rsidRPr="00085BE9">
        <w:t>r Theorie und Praxis. In Bundeszentrale f</w:t>
      </w:r>
      <w:r w:rsidRPr="00085BE9">
        <w:rPr>
          <w:rFonts w:ascii="___WRD_EMBED_SUB_46" w:hAnsi="___WRD_EMBED_SUB_46" w:cs="___WRD_EMBED_SUB_46"/>
        </w:rPr>
        <w:t>ü</w:t>
      </w:r>
      <w:r w:rsidRPr="00085BE9">
        <w:t>r gesundheitliche Aufkl</w:t>
      </w:r>
      <w:r w:rsidRPr="00085BE9">
        <w:rPr>
          <w:rFonts w:ascii="___WRD_EMBED_SUB_46" w:hAnsi="___WRD_EMBED_SUB_46" w:cs="___WRD_EMBED_SUB_46"/>
        </w:rPr>
        <w:t>ä</w:t>
      </w:r>
      <w:r w:rsidRPr="00085BE9">
        <w:t xml:space="preserve">rung (Hrsg.), </w:t>
      </w:r>
      <w:r w:rsidRPr="00085BE9">
        <w:rPr>
          <w:i/>
        </w:rPr>
        <w:t xml:space="preserve">Inklusive Medienbildung: Ein Projektbuch für pädagogische Fachkräfte </w:t>
      </w:r>
      <w:r w:rsidRPr="00085BE9">
        <w:t>(S. 15–42).</w:t>
      </w:r>
      <w:r w:rsidR="007C5B97">
        <w:t xml:space="preserve"> </w:t>
      </w:r>
      <w:hyperlink r:id="rId17" w:history="1">
        <w:r w:rsidR="007C5B97" w:rsidRPr="00C424C5">
          <w:rPr>
            <w:rStyle w:val="Hyperlink"/>
          </w:rPr>
          <w:t>https://www.gmk-net.de/wp-content/uploads/2018/12/inklusive_medienbildung_2018.pdf</w:t>
        </w:r>
      </w:hyperlink>
    </w:p>
    <w:p w14:paraId="1A50D4A3" w14:textId="51D40422" w:rsidR="00085BE9" w:rsidRPr="00085BE9" w:rsidRDefault="00085BE9" w:rsidP="00085BE9">
      <w:pPr>
        <w:tabs>
          <w:tab w:val="left" w:pos="720"/>
        </w:tabs>
        <w:ind w:left="720" w:hanging="720"/>
      </w:pPr>
      <w:proofErr w:type="spellStart"/>
      <w:r w:rsidRPr="00085BE9">
        <w:t>Külling</w:t>
      </w:r>
      <w:proofErr w:type="spellEnd"/>
      <w:r w:rsidRPr="00085BE9">
        <w:t xml:space="preserve">, C., Waller, G., Suter, L., Willemse, I., Bernath, J., </w:t>
      </w:r>
      <w:proofErr w:type="spellStart"/>
      <w:r w:rsidRPr="00085BE9">
        <w:t>Skirgaila</w:t>
      </w:r>
      <w:proofErr w:type="spellEnd"/>
      <w:r w:rsidRPr="00085BE9">
        <w:t>, P.</w:t>
      </w:r>
      <w:r w:rsidR="00571317">
        <w:t>,</w:t>
      </w:r>
      <w:r w:rsidRPr="00085BE9">
        <w:t xml:space="preserve"> Streule, P</w:t>
      </w:r>
      <w:r w:rsidR="00B313FF">
        <w:t>. &amp;</w:t>
      </w:r>
      <w:r w:rsidRPr="00085BE9">
        <w:t xml:space="preserve"> Süss, D. (2022). </w:t>
      </w:r>
      <w:r w:rsidRPr="00085BE9">
        <w:rPr>
          <w:i/>
        </w:rPr>
        <w:t xml:space="preserve">JAMES: Jugend, Aktivitäten, Medien </w:t>
      </w:r>
      <w:r w:rsidR="00B313FF">
        <w:rPr>
          <w:i/>
        </w:rPr>
        <w:t>–</w:t>
      </w:r>
      <w:r w:rsidRPr="00085BE9">
        <w:rPr>
          <w:i/>
        </w:rPr>
        <w:t xml:space="preserve"> Erhebung Schweiz</w:t>
      </w:r>
      <w:r w:rsidRPr="00085BE9">
        <w:t xml:space="preserve">. </w:t>
      </w:r>
      <w:r w:rsidRPr="00BA1F9E">
        <w:rPr>
          <w:i/>
          <w:iCs/>
        </w:rPr>
        <w:t>Ergebnisbericht zur JAMES-Studie 2022</w:t>
      </w:r>
      <w:r w:rsidRPr="00085BE9">
        <w:t xml:space="preserve">. Zürcher Hochschule für angewandte Wissenschaften. </w:t>
      </w:r>
    </w:p>
    <w:p w14:paraId="29FA22BE" w14:textId="16F5F45B" w:rsidR="00085BE9" w:rsidRPr="00085BE9" w:rsidRDefault="00085BE9" w:rsidP="00085BE9">
      <w:pPr>
        <w:tabs>
          <w:tab w:val="left" w:pos="720"/>
        </w:tabs>
        <w:ind w:left="720" w:hanging="720"/>
      </w:pPr>
      <w:r w:rsidRPr="00085BE9">
        <w:t xml:space="preserve">Kutscher, N. &amp; </w:t>
      </w:r>
      <w:proofErr w:type="spellStart"/>
      <w:r w:rsidRPr="00085BE9">
        <w:t>Iske</w:t>
      </w:r>
      <w:proofErr w:type="spellEnd"/>
      <w:r w:rsidRPr="00085BE9">
        <w:t>, S. (2022). Diskussionsfelder der Medienpädagogik: Medien und soziale Ungleichheit. In U. Sander, F. von Gross &amp; K.</w:t>
      </w:r>
      <w:r w:rsidR="00222D17">
        <w:t> </w:t>
      </w:r>
      <w:r w:rsidRPr="00085BE9">
        <w:t xml:space="preserve">U. Hugger (Hrsg.), </w:t>
      </w:r>
      <w:r w:rsidRPr="00085BE9">
        <w:rPr>
          <w:i/>
        </w:rPr>
        <w:t>Handbuch Medienpädagogik</w:t>
      </w:r>
      <w:r w:rsidRPr="0071460A">
        <w:rPr>
          <w:iCs/>
        </w:rPr>
        <w:t xml:space="preserve"> </w:t>
      </w:r>
      <w:r w:rsidR="00DE40EC">
        <w:rPr>
          <w:iCs/>
        </w:rPr>
        <w:t>(</w:t>
      </w:r>
      <w:r w:rsidRPr="0071460A">
        <w:rPr>
          <w:iCs/>
        </w:rPr>
        <w:t>2. Aufl</w:t>
      </w:r>
      <w:r w:rsidR="001F450B">
        <w:rPr>
          <w:iCs/>
        </w:rPr>
        <w:t>.,</w:t>
      </w:r>
      <w:r w:rsidR="00FA0A76">
        <w:rPr>
          <w:iCs/>
        </w:rPr>
        <w:t xml:space="preserve"> </w:t>
      </w:r>
      <w:r w:rsidRPr="00404E32">
        <w:rPr>
          <w:iCs/>
        </w:rPr>
        <w:t xml:space="preserve">S. 667–678). </w:t>
      </w:r>
      <w:r w:rsidRPr="00085BE9">
        <w:t>Springer.</w:t>
      </w:r>
    </w:p>
    <w:p w14:paraId="7C13AF55" w14:textId="186F88B8" w:rsidR="00085BE9" w:rsidRPr="00085BE9" w:rsidRDefault="00085BE9" w:rsidP="00085BE9">
      <w:pPr>
        <w:tabs>
          <w:tab w:val="left" w:pos="720"/>
        </w:tabs>
        <w:ind w:left="720" w:hanging="720"/>
      </w:pPr>
      <w:r w:rsidRPr="00085BE9">
        <w:t xml:space="preserve">Liesen, C. &amp; Rummler, K. (2016). Digitale Medien und Sonderpädagogik: Eine Auslegeordnung für die interdisziplinäre Verbindung von Medien- und Sonderpädagogik. </w:t>
      </w:r>
      <w:r w:rsidRPr="00085BE9">
        <w:rPr>
          <w:i/>
        </w:rPr>
        <w:t>Schweizerische Zeitschrift für Heilpädagogik</w:t>
      </w:r>
      <w:r w:rsidRPr="00085BE9">
        <w:t xml:space="preserve">, </w:t>
      </w:r>
      <w:r w:rsidRPr="00085BE9">
        <w:rPr>
          <w:i/>
        </w:rPr>
        <w:t>22</w:t>
      </w:r>
      <w:r w:rsidR="009F4B78">
        <w:rPr>
          <w:i/>
        </w:rPr>
        <w:t> </w:t>
      </w:r>
      <w:r w:rsidRPr="00085BE9">
        <w:t>(4), 6–12.</w:t>
      </w:r>
    </w:p>
    <w:p w14:paraId="48DD15DC" w14:textId="09DCCACC" w:rsidR="00085BE9" w:rsidRPr="00085BE9" w:rsidRDefault="00085BE9" w:rsidP="00085BE9">
      <w:pPr>
        <w:tabs>
          <w:tab w:val="left" w:pos="720"/>
        </w:tabs>
        <w:ind w:left="720" w:hanging="720"/>
      </w:pPr>
      <w:r w:rsidRPr="00085BE9">
        <w:t xml:space="preserve">Lutz, K., </w:t>
      </w:r>
      <w:proofErr w:type="spellStart"/>
      <w:r w:rsidRPr="00085BE9">
        <w:t>Schemmerling</w:t>
      </w:r>
      <w:proofErr w:type="spellEnd"/>
      <w:r w:rsidRPr="00085BE9">
        <w:t xml:space="preserve">, M. &amp; Reissmann, W. (2023). Aktive Medienarbeit in Zeiten ihrer Entgrenzung. </w:t>
      </w:r>
      <w:r w:rsidRPr="00085BE9">
        <w:rPr>
          <w:i/>
        </w:rPr>
        <w:t xml:space="preserve">merz </w:t>
      </w:r>
      <w:proofErr w:type="spellStart"/>
      <w:r w:rsidRPr="00085BE9">
        <w:rPr>
          <w:i/>
        </w:rPr>
        <w:t>medien</w:t>
      </w:r>
      <w:proofErr w:type="spellEnd"/>
      <w:r w:rsidR="000E0CEB">
        <w:rPr>
          <w:i/>
        </w:rPr>
        <w:t> </w:t>
      </w:r>
      <w:r w:rsidRPr="00085BE9">
        <w:rPr>
          <w:i/>
        </w:rPr>
        <w:t xml:space="preserve">+ </w:t>
      </w:r>
      <w:proofErr w:type="spellStart"/>
      <w:r w:rsidRPr="00085BE9">
        <w:rPr>
          <w:i/>
        </w:rPr>
        <w:t>erziehung</w:t>
      </w:r>
      <w:proofErr w:type="spellEnd"/>
      <w:r w:rsidRPr="00085BE9">
        <w:t xml:space="preserve">, </w:t>
      </w:r>
      <w:r w:rsidRPr="00085BE9">
        <w:rPr>
          <w:i/>
        </w:rPr>
        <w:t>67</w:t>
      </w:r>
      <w:r w:rsidR="009F4B78">
        <w:rPr>
          <w:i/>
        </w:rPr>
        <w:t> </w:t>
      </w:r>
      <w:r w:rsidRPr="00085BE9">
        <w:t>(3), 7–9.</w:t>
      </w:r>
    </w:p>
    <w:p w14:paraId="649C7A7A" w14:textId="77777777" w:rsidR="00085BE9" w:rsidRPr="00085BE9" w:rsidRDefault="00085BE9" w:rsidP="00085BE9">
      <w:pPr>
        <w:tabs>
          <w:tab w:val="left" w:pos="720"/>
        </w:tabs>
        <w:ind w:left="720" w:hanging="720"/>
      </w:pPr>
      <w:r w:rsidRPr="00085BE9">
        <w:t xml:space="preserve">Reber, C. &amp; Luginbühl, M. (2023). Digital im Alltag dabei! Medienbegleitung von Menschen mit einer kognitiven Beeinträchtigung ist eine vielschichtige Aufgabe. In J. Betz &amp; J.-R. Schluchter (Hrsg.), </w:t>
      </w:r>
      <w:r w:rsidRPr="00085BE9">
        <w:rPr>
          <w:i/>
        </w:rPr>
        <w:t xml:space="preserve">Schulische Medienbildung und Digitalisierung im Kontext von Behinderung und Benachteiligung </w:t>
      </w:r>
      <w:r w:rsidRPr="00085BE9">
        <w:t>(S. 138–157). Beltz.</w:t>
      </w:r>
    </w:p>
    <w:p w14:paraId="62138730" w14:textId="77777777" w:rsidR="00085BE9" w:rsidRPr="00085BE9" w:rsidRDefault="00085BE9" w:rsidP="00085BE9">
      <w:pPr>
        <w:tabs>
          <w:tab w:val="left" w:pos="720"/>
        </w:tabs>
        <w:ind w:left="720" w:hanging="720"/>
      </w:pPr>
      <w:r w:rsidRPr="00085BE9">
        <w:t xml:space="preserve">Sahli Lozano, C., Vetterli, R. &amp; Wyss, A. (2017). </w:t>
      </w:r>
      <w:r w:rsidRPr="00085BE9">
        <w:rPr>
          <w:i/>
        </w:rPr>
        <w:t>Prozesse inklusiver Schulentwicklung: Theoretische Grundlagen und Filmbeispiele aus der Praxis</w:t>
      </w:r>
      <w:r w:rsidRPr="00085BE9">
        <w:t xml:space="preserve">. Schulverlag. </w:t>
      </w:r>
    </w:p>
    <w:p w14:paraId="223639B8" w14:textId="0DB8D183" w:rsidR="00085BE9" w:rsidRPr="00085BE9" w:rsidRDefault="00085BE9" w:rsidP="00085BE9">
      <w:pPr>
        <w:tabs>
          <w:tab w:val="left" w:pos="720"/>
        </w:tabs>
        <w:ind w:left="720" w:hanging="720"/>
      </w:pPr>
      <w:r w:rsidRPr="00085BE9">
        <w:lastRenderedPageBreak/>
        <w:t xml:space="preserve">Sahli Lozano, C., Wüthrich, S., Wicki, M. &amp; Brandenberg, K. (2023). Soziale Selektivität bei der Vergabe der integrativen schulischen Massnahmen reduzierte individuelle Lernziele, Nachteilsausgleich und integrative Förderung. </w:t>
      </w:r>
      <w:r w:rsidRPr="00085BE9">
        <w:rPr>
          <w:i/>
        </w:rPr>
        <w:t>Zeitschrift für Erziehung</w:t>
      </w:r>
      <w:r w:rsidR="00D44321">
        <w:rPr>
          <w:i/>
        </w:rPr>
        <w:t>s</w:t>
      </w:r>
      <w:r w:rsidRPr="00085BE9">
        <w:rPr>
          <w:i/>
        </w:rPr>
        <w:t>wissenschaft</w:t>
      </w:r>
      <w:r w:rsidRPr="00085BE9">
        <w:t xml:space="preserve">, </w:t>
      </w:r>
      <w:r w:rsidRPr="00F65D8F">
        <w:rPr>
          <w:iCs/>
        </w:rPr>
        <w:t>26</w:t>
      </w:r>
      <w:r w:rsidRPr="00D44321">
        <w:rPr>
          <w:iCs/>
        </w:rPr>
        <w:t>,</w:t>
      </w:r>
      <w:r w:rsidRPr="00085BE9">
        <w:t xml:space="preserve"> 997–1027.</w:t>
      </w:r>
    </w:p>
    <w:p w14:paraId="1551164C" w14:textId="765CA050" w:rsidR="00085BE9" w:rsidRPr="00085BE9" w:rsidRDefault="00085BE9" w:rsidP="00085BE9">
      <w:pPr>
        <w:tabs>
          <w:tab w:val="left" w:pos="720"/>
        </w:tabs>
        <w:ind w:left="720" w:hanging="720"/>
      </w:pPr>
      <w:proofErr w:type="spellStart"/>
      <w:r w:rsidRPr="00085BE9">
        <w:t>Schemmerling</w:t>
      </w:r>
      <w:proofErr w:type="spellEnd"/>
      <w:r w:rsidRPr="00085BE9">
        <w:t xml:space="preserve">, M., Reissmann, W. &amp; Lutz, K. (2023). Von aktiver Medienarbeit zur aktiven Arbeit mit Medien? Konstanten, Wandel und aktuelle Entwicklungen. </w:t>
      </w:r>
      <w:r w:rsidRPr="00085BE9">
        <w:rPr>
          <w:i/>
        </w:rPr>
        <w:t xml:space="preserve">merz </w:t>
      </w:r>
      <w:proofErr w:type="spellStart"/>
      <w:r w:rsidRPr="00085BE9">
        <w:rPr>
          <w:i/>
        </w:rPr>
        <w:t>medien</w:t>
      </w:r>
      <w:proofErr w:type="spellEnd"/>
      <w:r w:rsidRPr="00085BE9">
        <w:rPr>
          <w:i/>
        </w:rPr>
        <w:t xml:space="preserve"> + </w:t>
      </w:r>
      <w:proofErr w:type="spellStart"/>
      <w:r w:rsidRPr="00085BE9">
        <w:rPr>
          <w:i/>
        </w:rPr>
        <w:t>erziehung</w:t>
      </w:r>
      <w:proofErr w:type="spellEnd"/>
      <w:r w:rsidRPr="00085BE9">
        <w:t xml:space="preserve">, </w:t>
      </w:r>
      <w:r w:rsidRPr="00085BE9">
        <w:rPr>
          <w:i/>
        </w:rPr>
        <w:t>67</w:t>
      </w:r>
      <w:r w:rsidR="009F4B78">
        <w:rPr>
          <w:i/>
        </w:rPr>
        <w:t> </w:t>
      </w:r>
      <w:r w:rsidRPr="00085BE9">
        <w:t>(3), 10–18.</w:t>
      </w:r>
    </w:p>
    <w:p w14:paraId="0B2852E6" w14:textId="2D18D973" w:rsidR="00085BE9" w:rsidRPr="00085BE9" w:rsidRDefault="00085BE9" w:rsidP="00085BE9">
      <w:pPr>
        <w:tabs>
          <w:tab w:val="left" w:pos="720"/>
        </w:tabs>
        <w:ind w:left="720" w:hanging="720"/>
      </w:pPr>
      <w:r w:rsidRPr="00085BE9">
        <w:t>Schulz, L. (2022</w:t>
      </w:r>
      <w:r w:rsidR="001A0F88">
        <w:t>a</w:t>
      </w:r>
      <w:r w:rsidRPr="00085BE9">
        <w:t xml:space="preserve">). Individualisierung, Förderung und Selbststeuerung. In L. Schulz, I. Krstoski, M. </w:t>
      </w:r>
      <w:proofErr w:type="spellStart"/>
      <w:r w:rsidRPr="00085BE9">
        <w:t>Lüneberger</w:t>
      </w:r>
      <w:proofErr w:type="spellEnd"/>
      <w:r w:rsidR="00E75829">
        <w:t> </w:t>
      </w:r>
      <w:r w:rsidRPr="00085BE9">
        <w:t>&amp; D.</w:t>
      </w:r>
      <w:r w:rsidR="00E75829">
        <w:t> </w:t>
      </w:r>
      <w:r w:rsidRPr="00085BE9">
        <w:t xml:space="preserve">Wichmann (Hrsg.), </w:t>
      </w:r>
      <w:proofErr w:type="spellStart"/>
      <w:r w:rsidRPr="00085BE9">
        <w:rPr>
          <w:i/>
        </w:rPr>
        <w:t>Diklusive</w:t>
      </w:r>
      <w:proofErr w:type="spellEnd"/>
      <w:r w:rsidRPr="00085BE9">
        <w:rPr>
          <w:i/>
        </w:rPr>
        <w:t xml:space="preserve"> Lernwelten: Zeitgemä</w:t>
      </w:r>
      <w:r w:rsidR="00FB29E0">
        <w:rPr>
          <w:i/>
        </w:rPr>
        <w:t>ss</w:t>
      </w:r>
      <w:r w:rsidRPr="00085BE9">
        <w:rPr>
          <w:i/>
        </w:rPr>
        <w:t xml:space="preserve">es Lernen für alle Schülerinnen und Schüler </w:t>
      </w:r>
      <w:r w:rsidRPr="00085BE9">
        <w:t xml:space="preserve">(S. 110–114). Visual </w:t>
      </w:r>
      <w:proofErr w:type="spellStart"/>
      <w:r w:rsidRPr="00085BE9">
        <w:t>Ink</w:t>
      </w:r>
      <w:proofErr w:type="spellEnd"/>
      <w:r w:rsidRPr="00085BE9">
        <w:t xml:space="preserve"> Publishing.</w:t>
      </w:r>
    </w:p>
    <w:p w14:paraId="2500FD33" w14:textId="08218F5A" w:rsidR="00085BE9" w:rsidRPr="00085BE9" w:rsidRDefault="00085BE9" w:rsidP="00085BE9">
      <w:pPr>
        <w:tabs>
          <w:tab w:val="left" w:pos="720"/>
        </w:tabs>
        <w:ind w:left="720" w:hanging="720"/>
      </w:pPr>
      <w:r w:rsidRPr="00085BE9">
        <w:t>Schulz, L. (2022</w:t>
      </w:r>
      <w:r w:rsidR="001A0F88">
        <w:t>b</w:t>
      </w:r>
      <w:r w:rsidRPr="00085BE9">
        <w:t xml:space="preserve">). Lernen mit Medien zur Kooperation/Kollaboration. In L. Schulz, I. Krstoski, M. </w:t>
      </w:r>
      <w:proofErr w:type="spellStart"/>
      <w:r w:rsidRPr="00085BE9">
        <w:t>Lüneberger</w:t>
      </w:r>
      <w:proofErr w:type="spellEnd"/>
      <w:r w:rsidR="001A69CF">
        <w:t> </w:t>
      </w:r>
      <w:r w:rsidRPr="00085BE9">
        <w:t>&amp; D.</w:t>
      </w:r>
      <w:r w:rsidR="001A69CF">
        <w:t> </w:t>
      </w:r>
      <w:r w:rsidRPr="00085BE9">
        <w:t xml:space="preserve">Wichmann (Hrsg.), </w:t>
      </w:r>
      <w:proofErr w:type="spellStart"/>
      <w:r w:rsidRPr="00085BE9">
        <w:rPr>
          <w:i/>
        </w:rPr>
        <w:t>Diklusive</w:t>
      </w:r>
      <w:proofErr w:type="spellEnd"/>
      <w:r w:rsidRPr="00085BE9">
        <w:rPr>
          <w:i/>
        </w:rPr>
        <w:t xml:space="preserve"> Lernwelten: Zeitgemä</w:t>
      </w:r>
      <w:r w:rsidR="00FB29E0">
        <w:rPr>
          <w:i/>
        </w:rPr>
        <w:t>ss</w:t>
      </w:r>
      <w:r w:rsidRPr="00085BE9">
        <w:rPr>
          <w:i/>
        </w:rPr>
        <w:t xml:space="preserve">es Lernen für alle Schülerinnen und Schüler </w:t>
      </w:r>
      <w:r w:rsidRPr="00085BE9">
        <w:t xml:space="preserve">(S. 261–266). Visual </w:t>
      </w:r>
      <w:proofErr w:type="spellStart"/>
      <w:r w:rsidRPr="00085BE9">
        <w:t>Ink</w:t>
      </w:r>
      <w:proofErr w:type="spellEnd"/>
      <w:r w:rsidRPr="00085BE9">
        <w:t xml:space="preserve"> Publishing.</w:t>
      </w:r>
    </w:p>
    <w:p w14:paraId="056EEE3E" w14:textId="2A152B4A" w:rsidR="00085BE9" w:rsidRPr="00085BE9" w:rsidRDefault="00085BE9" w:rsidP="00085BE9">
      <w:pPr>
        <w:tabs>
          <w:tab w:val="left" w:pos="720"/>
        </w:tabs>
        <w:ind w:left="720" w:hanging="720"/>
      </w:pPr>
      <w:r w:rsidRPr="00085BE9">
        <w:t xml:space="preserve">Schulz, L. &amp; Krstoski, I. (2022). </w:t>
      </w:r>
      <w:proofErr w:type="spellStart"/>
      <w:r w:rsidRPr="00085BE9">
        <w:t>Diklusion</w:t>
      </w:r>
      <w:proofErr w:type="spellEnd"/>
      <w:r w:rsidRPr="00085BE9">
        <w:t xml:space="preserve">. In L. Schulz, I. Krstoski, M. </w:t>
      </w:r>
      <w:proofErr w:type="spellStart"/>
      <w:r w:rsidRPr="00085BE9">
        <w:t>Lüneberger</w:t>
      </w:r>
      <w:proofErr w:type="spellEnd"/>
      <w:r w:rsidRPr="00085BE9">
        <w:t xml:space="preserve"> &amp; D. Wichmann (Hrsg.), </w:t>
      </w:r>
      <w:proofErr w:type="spellStart"/>
      <w:r w:rsidRPr="00085BE9">
        <w:rPr>
          <w:i/>
        </w:rPr>
        <w:t>Diklusive</w:t>
      </w:r>
      <w:proofErr w:type="spellEnd"/>
      <w:r w:rsidRPr="00085BE9">
        <w:rPr>
          <w:i/>
        </w:rPr>
        <w:t xml:space="preserve"> Lernwelten: Zeitgem</w:t>
      </w:r>
      <w:r w:rsidR="00FB29E0">
        <w:rPr>
          <w:i/>
        </w:rPr>
        <w:t>äss</w:t>
      </w:r>
      <w:r w:rsidRPr="00085BE9">
        <w:rPr>
          <w:i/>
        </w:rPr>
        <w:t xml:space="preserve">es Lernen für alle Schülerinnen und Schüler </w:t>
      </w:r>
      <w:r w:rsidRPr="00085BE9">
        <w:t xml:space="preserve">(S. 33–47). Visual </w:t>
      </w:r>
      <w:proofErr w:type="spellStart"/>
      <w:r w:rsidRPr="00085BE9">
        <w:t>Ink</w:t>
      </w:r>
      <w:proofErr w:type="spellEnd"/>
      <w:r w:rsidRPr="00085BE9">
        <w:t xml:space="preserve"> Publishing.</w:t>
      </w:r>
    </w:p>
    <w:p w14:paraId="0BB66ADD" w14:textId="5995B254" w:rsidR="00085BE9" w:rsidRPr="00085BE9" w:rsidRDefault="00085BE9" w:rsidP="00085BE9">
      <w:pPr>
        <w:tabs>
          <w:tab w:val="left" w:pos="720"/>
        </w:tabs>
        <w:ind w:left="720" w:hanging="720"/>
      </w:pPr>
      <w:r w:rsidRPr="00085BE9">
        <w:t xml:space="preserve">SRF1 (2024). </w:t>
      </w:r>
      <w:r w:rsidRPr="00085BE9">
        <w:rPr>
          <w:i/>
        </w:rPr>
        <w:t>Braucht es an den Schulen ein Handyverbot? Kinder und Smartphones</w:t>
      </w:r>
      <w:r w:rsidRPr="00085BE9">
        <w:t xml:space="preserve"> [Audio]. </w:t>
      </w:r>
      <w:hyperlink r:id="rId18" w:history="1">
        <w:r w:rsidR="006D4082" w:rsidRPr="00BE201D">
          <w:rPr>
            <w:rStyle w:val="Hyperlink"/>
          </w:rPr>
          <w:t>https://www.srf.ch/radio-srf-1/kinder-und-smartphones-braucht-es-an-den-schulen-ein-handyverbot</w:t>
        </w:r>
      </w:hyperlink>
      <w:r w:rsidR="006D4082">
        <w:t xml:space="preserve"> </w:t>
      </w:r>
      <w:r w:rsidR="002C31DC">
        <w:t xml:space="preserve">[Zugriff: </w:t>
      </w:r>
      <w:r w:rsidR="002D4FCC">
        <w:t>16.09</w:t>
      </w:r>
      <w:r w:rsidR="003C370D">
        <w:t>.2025</w:t>
      </w:r>
      <w:r w:rsidR="009F4B78">
        <w:t>]</w:t>
      </w:r>
      <w:r w:rsidR="00155197">
        <w:t>.</w:t>
      </w:r>
    </w:p>
    <w:p w14:paraId="702E4572" w14:textId="49C4E1D7" w:rsidR="00085BE9" w:rsidRPr="00085BE9" w:rsidRDefault="00085BE9" w:rsidP="00085BE9">
      <w:pPr>
        <w:tabs>
          <w:tab w:val="left" w:pos="720"/>
        </w:tabs>
        <w:ind w:left="720" w:hanging="720"/>
      </w:pPr>
      <w:r w:rsidRPr="00085BE9">
        <w:t>Suter, L., Bernath, J., Willemse</w:t>
      </w:r>
      <w:r w:rsidR="00B8290F">
        <w:t>,</w:t>
      </w:r>
      <w:r w:rsidRPr="00085BE9">
        <w:t xml:space="preserve"> I</w:t>
      </w:r>
      <w:r w:rsidR="00B8290F">
        <w:t>.</w:t>
      </w:r>
      <w:r w:rsidRPr="00085BE9">
        <w:t xml:space="preserve">, </w:t>
      </w:r>
      <w:proofErr w:type="spellStart"/>
      <w:r w:rsidRPr="00085BE9">
        <w:t>Külling</w:t>
      </w:r>
      <w:proofErr w:type="spellEnd"/>
      <w:r w:rsidRPr="00085BE9">
        <w:t xml:space="preserve">, C., Waller, G., </w:t>
      </w:r>
      <w:proofErr w:type="spellStart"/>
      <w:r w:rsidRPr="00085BE9">
        <w:t>Skirgaila</w:t>
      </w:r>
      <w:proofErr w:type="spellEnd"/>
      <w:r w:rsidRPr="00085BE9">
        <w:t xml:space="preserve">, P. &amp; Süss, D. (2023). </w:t>
      </w:r>
      <w:r w:rsidRPr="00085BE9">
        <w:rPr>
          <w:i/>
        </w:rPr>
        <w:t xml:space="preserve">MIKE </w:t>
      </w:r>
      <w:r w:rsidR="00D73519">
        <w:rPr>
          <w:i/>
        </w:rPr>
        <w:t>–</w:t>
      </w:r>
      <w:r w:rsidRPr="00085BE9">
        <w:rPr>
          <w:i/>
        </w:rPr>
        <w:t xml:space="preserve"> Medien, Interaktion, Kinder</w:t>
      </w:r>
      <w:r w:rsidR="003B4CEC">
        <w:rPr>
          <w:i/>
        </w:rPr>
        <w:t>,</w:t>
      </w:r>
      <w:r w:rsidRPr="00085BE9">
        <w:rPr>
          <w:i/>
        </w:rPr>
        <w:t xml:space="preserve"> Eltern: Ergebnisbericht zur MIKE-Studie 2021. </w:t>
      </w:r>
      <w:r w:rsidRPr="00085BE9">
        <w:t xml:space="preserve">Zürcher Hochschule für angewandte Wissenschaften. </w:t>
      </w:r>
      <w:hyperlink r:id="rId19" w:history="1">
        <w:r w:rsidR="000B7BD4" w:rsidRPr="00BE201D">
          <w:rPr>
            <w:rStyle w:val="Hyperlink"/>
          </w:rPr>
          <w:t>https://www.zhaw.ch/storage/psychologie/upload/forschung/medienpsychologie/mike/Bericht_MIKE-Studie_2021.pdf</w:t>
        </w:r>
      </w:hyperlink>
      <w:r w:rsidR="000B7BD4">
        <w:t xml:space="preserve"> </w:t>
      </w:r>
    </w:p>
    <w:p w14:paraId="3BE9D417" w14:textId="147A4DA6" w:rsidR="00C07B1A" w:rsidRDefault="00C07B1A" w:rsidP="004B531F">
      <w:pPr>
        <w:pStyle w:val="Literaturverzeichnis"/>
      </w:pPr>
      <w:proofErr w:type="spellStart"/>
      <w:r w:rsidRPr="00085BE9">
        <w:t>zdfheute</w:t>
      </w:r>
      <w:proofErr w:type="spellEnd"/>
      <w:r w:rsidRPr="00085BE9">
        <w:t xml:space="preserve"> (2024</w:t>
      </w:r>
      <w:r>
        <w:t>, 21. Februar</w:t>
      </w:r>
      <w:r w:rsidRPr="00085BE9">
        <w:t xml:space="preserve">). </w:t>
      </w:r>
      <w:r w:rsidRPr="00085BE9">
        <w:rPr>
          <w:i/>
        </w:rPr>
        <w:t>Nein zu Digitalisierung: Schule macht Schnitt: Fortschrittsland Dänemark</w:t>
      </w:r>
      <w:r>
        <w:rPr>
          <w:i/>
        </w:rPr>
        <w:t>.</w:t>
      </w:r>
      <w:r w:rsidRPr="00085BE9">
        <w:t xml:space="preserve"> </w:t>
      </w:r>
      <w:r w:rsidRPr="00F8690C">
        <w:t>[Pressemitteilung].</w:t>
      </w:r>
    </w:p>
    <w:p w14:paraId="0B756E6C" w14:textId="370E5544" w:rsidR="00D60D86" w:rsidRPr="00D60D86" w:rsidRDefault="00085BE9" w:rsidP="004B531F">
      <w:pPr>
        <w:pStyle w:val="Literaturverzeichnis"/>
      </w:pPr>
      <w:r w:rsidRPr="00085BE9">
        <w:t xml:space="preserve">Zorn, I. (2019). Berufsfeld Frühkindliche Bildung. In I. Bosse, J.-R. Schluchter &amp; I. Zorn (Hrsg.), </w:t>
      </w:r>
      <w:r w:rsidRPr="00085BE9">
        <w:rPr>
          <w:i/>
        </w:rPr>
        <w:t xml:space="preserve">Handbuch Inklusion und Medienbildung </w:t>
      </w:r>
      <w:r w:rsidRPr="00085BE9">
        <w:t>(</w:t>
      </w:r>
      <w:r w:rsidRPr="00EA0E25">
        <w:t>S. 102–110). Beltz Juventa</w:t>
      </w:r>
      <w:r w:rsidR="004B531F" w:rsidRPr="00EA0E25">
        <w:t>.</w:t>
      </w:r>
    </w:p>
    <w:sectPr w:rsidR="00D60D86" w:rsidRPr="00D60D86" w:rsidSect="00223A0E">
      <w:headerReference w:type="default" r:id="rId20"/>
      <w:footerReference w:type="default" r:id="rId21"/>
      <w:pgSz w:w="11907" w:h="16840" w:code="9"/>
      <w:pgMar w:top="1418" w:right="1418" w:bottom="1134" w:left="1418" w:header="720" w:footer="567" w:gutter="0"/>
      <w:pgNumType w:start="2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F468D6" w14:textId="77777777" w:rsidR="00994E3B" w:rsidRDefault="00994E3B">
      <w:pPr>
        <w:spacing w:line="240" w:lineRule="auto"/>
      </w:pPr>
      <w:r>
        <w:separator/>
      </w:r>
    </w:p>
  </w:endnote>
  <w:endnote w:type="continuationSeparator" w:id="0">
    <w:p w14:paraId="5E9C2F13" w14:textId="77777777" w:rsidR="00994E3B" w:rsidRDefault="00994E3B">
      <w:pPr>
        <w:spacing w:line="240" w:lineRule="auto"/>
      </w:pPr>
      <w:r>
        <w:continuationSeparator/>
      </w:r>
    </w:p>
  </w:endnote>
  <w:endnote w:type="continuationNotice" w:id="1">
    <w:p w14:paraId="6FB36398" w14:textId="77777777" w:rsidR="00994E3B" w:rsidRDefault="00994E3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D75DD1FF-A97D-49AA-B4D3-3BF6368CC965}"/>
    <w:embedBold r:id="rId2" w:fontKey="{A9ADE695-427C-499C-9878-E083E54C2DD0}"/>
    <w:embedItalic r:id="rId3" w:fontKey="{29999118-6301-43A2-8FDF-5DA6697E38F6}"/>
    <w:embedBoldItalic r:id="rId4" w:fontKey="{2B6EF432-5AA0-4BB6-839A-09B7BDBFA2EF}"/>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___WRD_EMBED_SUB_46">
    <w:altName w:val="Calibri"/>
    <w:charset w:val="00"/>
    <w:family w:val="auto"/>
    <w:pitch w:val="variable"/>
    <w:sig w:usb0="E00002FF" w:usb1="4000201B" w:usb2="00000028" w:usb3="00000000" w:csb0="0000019F"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embedBold r:id="rId5" w:fontKey="{2C129610-413B-4ED7-A615-76AAB13DF74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98ABB3" w14:textId="2E06B1AE" w:rsidR="004B3A29" w:rsidRPr="007B448B" w:rsidRDefault="00AF352E" w:rsidP="001D3BFB">
    <w:pPr>
      <w:pStyle w:val="Fuzeile"/>
      <w:rPr>
        <w:szCs w:val="22"/>
      </w:rPr>
    </w:pPr>
    <w:r>
      <w:rPr>
        <w:noProof/>
      </w:rPr>
      <mc:AlternateContent>
        <mc:Choice Requires="wps">
          <w:drawing>
            <wp:anchor distT="0" distB="0" distL="114300" distR="114300" simplePos="0" relativeHeight="251660288" behindDoc="0" locked="0" layoutInCell="1" allowOverlap="1" wp14:anchorId="51DB3794" wp14:editId="1A9FF8DE">
              <wp:simplePos x="0" y="0"/>
              <wp:positionH relativeFrom="column">
                <wp:posOffset>-1146175</wp:posOffset>
              </wp:positionH>
              <wp:positionV relativeFrom="paragraph">
                <wp:posOffset>-515459</wp:posOffset>
              </wp:positionV>
              <wp:extent cx="1109980" cy="431001"/>
              <wp:effectExtent l="26352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9980" cy="431001"/>
                      </a:xfrm>
                      <a:prstGeom prst="rect">
                        <a:avLst/>
                      </a:prstGeom>
                      <a:noFill/>
                      <a:ln>
                        <a:noFill/>
                      </a:ln>
                    </wps:spPr>
                    <wps:txbx>
                      <w:txbxContent>
                        <w:p w14:paraId="67FEB7B6" w14:textId="77777777" w:rsidR="00AF352E" w:rsidRPr="00787B6E" w:rsidRDefault="00AF352E" w:rsidP="00AF352E">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DB3794" id="Rechteck 1" o:spid="_x0000_s1026" style="position:absolute;margin-left:-90.25pt;margin-top:-40.6pt;width:87.4pt;height:33.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" filled="f" stroked="f">
              <v:textbox style="layout-flow:vertical;mso-layout-flow-alt:bottom-to-top">
                <w:txbxContent>
                  <w:p w14:paraId="67FEB7B6" w14:textId="77777777" w:rsidR="00AF352E" w:rsidRPr="00787B6E" w:rsidRDefault="00AF352E" w:rsidP="00AF352E">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v:textbox>
            </v:rect>
          </w:pict>
        </mc:Fallback>
      </mc:AlternateContent>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B5ADA" w14:textId="77777777" w:rsidR="00994E3B" w:rsidRPr="00777A2F" w:rsidRDefault="00994E3B"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0725C5AC" w14:textId="77777777" w:rsidR="00994E3B" w:rsidRDefault="00994E3B">
      <w:r>
        <w:continuationSeparator/>
      </w:r>
    </w:p>
  </w:footnote>
  <w:footnote w:type="continuationNotice" w:id="1">
    <w:p w14:paraId="25ED0B8E" w14:textId="77777777" w:rsidR="00994E3B" w:rsidRDefault="00994E3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FB198" w14:textId="7BC51379" w:rsidR="007B448B" w:rsidRPr="00E56A87"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169DC0AF" wp14:editId="3CF5AD6D">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EA9321"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E56A87">
      <w:rPr>
        <w:lang w:val="de-CH"/>
      </w:rPr>
      <w:t>DIGITALE TEILHABE</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E56A87">
      <w:rPr>
        <w:b w:val="0"/>
        <w:bCs/>
        <w:lang w:val="de-CH"/>
      </w:rPr>
      <w:t>31</w:t>
    </w:r>
    <w:r w:rsidR="00237079" w:rsidRPr="00237079">
      <w:rPr>
        <w:b w:val="0"/>
        <w:bCs/>
        <w:lang w:val="de-CH"/>
      </w:rPr>
      <w:t xml:space="preserve">, </w:t>
    </w:r>
    <w:r w:rsidR="00E56A87">
      <w:rPr>
        <w:b w:val="0"/>
        <w:bCs/>
        <w:lang w:val="de-CH"/>
      </w:rPr>
      <w:t>08</w:t>
    </w:r>
    <w:r w:rsidR="00237079" w:rsidRPr="00237079">
      <w:rPr>
        <w:b w:val="0"/>
        <w:bCs/>
        <w:lang w:val="de-CH"/>
      </w:rPr>
      <w:t>/</w:t>
    </w:r>
    <w:r w:rsidR="00E56A87">
      <w:rPr>
        <w:b w:val="0"/>
        <w:bCs/>
        <w:lang w:val="de-CH"/>
      </w:rPr>
      <w:t>2025</w:t>
    </w:r>
  </w:p>
  <w:p w14:paraId="0AFCE8D1" w14:textId="5CF5CF15" w:rsidR="004B3A29" w:rsidRPr="0081025A" w:rsidRDefault="00B7489C" w:rsidP="007B448B">
    <w:pPr>
      <w:pStyle w:val="Themenschwerpunkt"/>
      <w:rPr>
        <w:b w:val="0"/>
        <w:bCs/>
        <w:lang w:val="fr-CH"/>
      </w:rPr>
    </w:pPr>
    <w:r w:rsidRPr="0081025A">
      <w:rPr>
        <w:b w:val="0"/>
        <w:bCs/>
        <w:lang w:val="fr-CH"/>
      </w:rPr>
      <w:t>|</w:t>
    </w:r>
    <w:r w:rsidR="00E56A87">
      <w:rPr>
        <w:b w:val="0"/>
        <w:bCs/>
        <w:lang w:val="fr-CH"/>
      </w:rPr>
      <w:t xml:space="preserve"> </w:t>
    </w:r>
    <w:r w:rsidR="00B71621" w:rsidRPr="0081025A">
      <w:rPr>
        <w:b w:val="0"/>
        <w:bCs/>
        <w:lang w:val="fr-CH"/>
      </w:rPr>
      <w:t>ARTI</w:t>
    </w:r>
    <w:r w:rsidR="00237079" w:rsidRPr="0081025A">
      <w:rPr>
        <w:b w:val="0"/>
        <w:bCs/>
        <w:lang w:val="fr-CH"/>
      </w:rPr>
      <w:t>KE</w:t>
    </w:r>
    <w:r w:rsidR="00E56A87">
      <w:rPr>
        <w:b w:val="0"/>
        <w:bCs/>
        <w:lang w:val="fr-CH"/>
      </w:rPr>
      <w:t>L</w:t>
    </w:r>
    <w:r w:rsidR="007B448B" w:rsidRPr="0081025A">
      <w:rPr>
        <w:b w:val="0"/>
        <w:bCs/>
        <w:lang w:val="fr-CH"/>
      </w:rPr>
      <w:tab/>
    </w:r>
    <w:r w:rsidR="007B448B" w:rsidRPr="0081025A">
      <w:rPr>
        <w:b w:val="0"/>
        <w:bCs/>
        <w:lang w:val="fr-CH"/>
      </w:rPr>
      <w:tab/>
    </w:r>
  </w:p>
  <w:p w14:paraId="237C502D" w14:textId="77777777" w:rsidR="00237079" w:rsidRPr="0081025A" w:rsidRDefault="00237079">
    <w:pPr>
      <w:rPr>
        <w:lang w:val="fr-C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B98C26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2D4480A"/>
    <w:lvl w:ilvl="0">
      <w:start w:val="1"/>
      <w:numFmt w:val="decimal"/>
      <w:pStyle w:val="Listennummer4"/>
      <w:lvlText w:val="%1."/>
      <w:lvlJc w:val="left"/>
      <w:pPr>
        <w:tabs>
          <w:tab w:val="num" w:pos="1209"/>
        </w:tabs>
        <w:ind w:left="1209" w:hanging="360"/>
      </w:pPr>
    </w:lvl>
  </w:abstractNum>
  <w:abstractNum w:abstractNumId="2" w15:restartNumberingAfterBreak="0">
    <w:nsid w:val="FFFFFF80"/>
    <w:multiLevelType w:val="singleLevel"/>
    <w:tmpl w:val="215ACD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389E5D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F64E9D00"/>
    <w:lvl w:ilvl="0">
      <w:start w:val="1"/>
      <w:numFmt w:val="bullet"/>
      <w:pStyle w:val="Aufzhlungszeichen3"/>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B7A0E636"/>
    <w:lvl w:ilvl="0">
      <w:start w:val="1"/>
      <w:numFmt w:val="bullet"/>
      <w:pStyle w:val="Aufzhlungszeichen2"/>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56F08DE8"/>
    <w:lvl w:ilvl="0">
      <w:start w:val="1"/>
      <w:numFmt w:val="bullet"/>
      <w:pStyle w:val="Aufzhlungszeichen"/>
      <w:lvlText w:val=""/>
      <w:lvlJc w:val="left"/>
      <w:pPr>
        <w:tabs>
          <w:tab w:val="num" w:pos="360"/>
        </w:tabs>
        <w:ind w:left="360" w:hanging="360"/>
      </w:pPr>
      <w:rPr>
        <w:rFonts w:ascii="Symbol" w:hAnsi="Symbol" w:hint="default"/>
      </w:rPr>
    </w:lvl>
  </w:abstractNum>
  <w:abstractNum w:abstractNumId="7" w15:restartNumberingAfterBreak="0">
    <w:nsid w:val="01914926"/>
    <w:multiLevelType w:val="hybridMultilevel"/>
    <w:tmpl w:val="E5C8DF5C"/>
    <w:lvl w:ilvl="0" w:tplc="6F709378">
      <w:start w:val="1"/>
      <w:numFmt w:val="bullet"/>
      <w:lvlText w:val=""/>
      <w:lvlJc w:val="left"/>
      <w:pPr>
        <w:ind w:left="720" w:hanging="360"/>
      </w:pPr>
      <w:rPr>
        <w:rFonts w:ascii="Symbol" w:hAnsi="Symbol"/>
      </w:rPr>
    </w:lvl>
    <w:lvl w:ilvl="1" w:tplc="0E728982">
      <w:start w:val="1"/>
      <w:numFmt w:val="bullet"/>
      <w:lvlText w:val=""/>
      <w:lvlJc w:val="left"/>
      <w:pPr>
        <w:ind w:left="720" w:hanging="360"/>
      </w:pPr>
      <w:rPr>
        <w:rFonts w:ascii="Symbol" w:hAnsi="Symbol"/>
      </w:rPr>
    </w:lvl>
    <w:lvl w:ilvl="2" w:tplc="CD885F9C">
      <w:start w:val="1"/>
      <w:numFmt w:val="bullet"/>
      <w:lvlText w:val=""/>
      <w:lvlJc w:val="left"/>
      <w:pPr>
        <w:ind w:left="720" w:hanging="360"/>
      </w:pPr>
      <w:rPr>
        <w:rFonts w:ascii="Symbol" w:hAnsi="Symbol"/>
      </w:rPr>
    </w:lvl>
    <w:lvl w:ilvl="3" w:tplc="4B88398A">
      <w:start w:val="1"/>
      <w:numFmt w:val="bullet"/>
      <w:lvlText w:val=""/>
      <w:lvlJc w:val="left"/>
      <w:pPr>
        <w:ind w:left="720" w:hanging="360"/>
      </w:pPr>
      <w:rPr>
        <w:rFonts w:ascii="Symbol" w:hAnsi="Symbol"/>
      </w:rPr>
    </w:lvl>
    <w:lvl w:ilvl="4" w:tplc="CAC8DFE4">
      <w:start w:val="1"/>
      <w:numFmt w:val="bullet"/>
      <w:lvlText w:val=""/>
      <w:lvlJc w:val="left"/>
      <w:pPr>
        <w:ind w:left="720" w:hanging="360"/>
      </w:pPr>
      <w:rPr>
        <w:rFonts w:ascii="Symbol" w:hAnsi="Symbol"/>
      </w:rPr>
    </w:lvl>
    <w:lvl w:ilvl="5" w:tplc="D2CED2EE">
      <w:start w:val="1"/>
      <w:numFmt w:val="bullet"/>
      <w:lvlText w:val=""/>
      <w:lvlJc w:val="left"/>
      <w:pPr>
        <w:ind w:left="720" w:hanging="360"/>
      </w:pPr>
      <w:rPr>
        <w:rFonts w:ascii="Symbol" w:hAnsi="Symbol"/>
      </w:rPr>
    </w:lvl>
    <w:lvl w:ilvl="6" w:tplc="8E90ADF4">
      <w:start w:val="1"/>
      <w:numFmt w:val="bullet"/>
      <w:lvlText w:val=""/>
      <w:lvlJc w:val="left"/>
      <w:pPr>
        <w:ind w:left="720" w:hanging="360"/>
      </w:pPr>
      <w:rPr>
        <w:rFonts w:ascii="Symbol" w:hAnsi="Symbol"/>
      </w:rPr>
    </w:lvl>
    <w:lvl w:ilvl="7" w:tplc="FFE6AC6C">
      <w:start w:val="1"/>
      <w:numFmt w:val="bullet"/>
      <w:lvlText w:val=""/>
      <w:lvlJc w:val="left"/>
      <w:pPr>
        <w:ind w:left="720" w:hanging="360"/>
      </w:pPr>
      <w:rPr>
        <w:rFonts w:ascii="Symbol" w:hAnsi="Symbol"/>
      </w:rPr>
    </w:lvl>
    <w:lvl w:ilvl="8" w:tplc="2452BF40">
      <w:start w:val="1"/>
      <w:numFmt w:val="bullet"/>
      <w:lvlText w:val=""/>
      <w:lvlJc w:val="left"/>
      <w:pPr>
        <w:ind w:left="720" w:hanging="360"/>
      </w:pPr>
      <w:rPr>
        <w:rFonts w:ascii="Symbol" w:hAnsi="Symbol"/>
      </w:rPr>
    </w:lvl>
  </w:abstractNum>
  <w:abstractNum w:abstractNumId="8"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9" w15:restartNumberingAfterBreak="0">
    <w:nsid w:val="050C57F5"/>
    <w:multiLevelType w:val="hybridMultilevel"/>
    <w:tmpl w:val="168651A6"/>
    <w:lvl w:ilvl="0" w:tplc="C9B60982">
      <w:start w:val="1"/>
      <w:numFmt w:val="bullet"/>
      <w:lvlText w:val=""/>
      <w:lvlJc w:val="left"/>
      <w:pPr>
        <w:ind w:left="720" w:hanging="360"/>
      </w:pPr>
      <w:rPr>
        <w:rFonts w:ascii="Symbol" w:hAnsi="Symbol"/>
      </w:rPr>
    </w:lvl>
    <w:lvl w:ilvl="1" w:tplc="2B444D6E">
      <w:start w:val="1"/>
      <w:numFmt w:val="bullet"/>
      <w:lvlText w:val=""/>
      <w:lvlJc w:val="left"/>
      <w:pPr>
        <w:ind w:left="720" w:hanging="360"/>
      </w:pPr>
      <w:rPr>
        <w:rFonts w:ascii="Symbol" w:hAnsi="Symbol"/>
      </w:rPr>
    </w:lvl>
    <w:lvl w:ilvl="2" w:tplc="E7124D74">
      <w:start w:val="1"/>
      <w:numFmt w:val="bullet"/>
      <w:lvlText w:val=""/>
      <w:lvlJc w:val="left"/>
      <w:pPr>
        <w:ind w:left="720" w:hanging="360"/>
      </w:pPr>
      <w:rPr>
        <w:rFonts w:ascii="Symbol" w:hAnsi="Symbol"/>
      </w:rPr>
    </w:lvl>
    <w:lvl w:ilvl="3" w:tplc="AE349652">
      <w:start w:val="1"/>
      <w:numFmt w:val="bullet"/>
      <w:lvlText w:val=""/>
      <w:lvlJc w:val="left"/>
      <w:pPr>
        <w:ind w:left="720" w:hanging="360"/>
      </w:pPr>
      <w:rPr>
        <w:rFonts w:ascii="Symbol" w:hAnsi="Symbol"/>
      </w:rPr>
    </w:lvl>
    <w:lvl w:ilvl="4" w:tplc="33E095B6">
      <w:start w:val="1"/>
      <w:numFmt w:val="bullet"/>
      <w:lvlText w:val=""/>
      <w:lvlJc w:val="left"/>
      <w:pPr>
        <w:ind w:left="720" w:hanging="360"/>
      </w:pPr>
      <w:rPr>
        <w:rFonts w:ascii="Symbol" w:hAnsi="Symbol"/>
      </w:rPr>
    </w:lvl>
    <w:lvl w:ilvl="5" w:tplc="CDC0FCB0">
      <w:start w:val="1"/>
      <w:numFmt w:val="bullet"/>
      <w:lvlText w:val=""/>
      <w:lvlJc w:val="left"/>
      <w:pPr>
        <w:ind w:left="720" w:hanging="360"/>
      </w:pPr>
      <w:rPr>
        <w:rFonts w:ascii="Symbol" w:hAnsi="Symbol"/>
      </w:rPr>
    </w:lvl>
    <w:lvl w:ilvl="6" w:tplc="A2787C52">
      <w:start w:val="1"/>
      <w:numFmt w:val="bullet"/>
      <w:lvlText w:val=""/>
      <w:lvlJc w:val="left"/>
      <w:pPr>
        <w:ind w:left="720" w:hanging="360"/>
      </w:pPr>
      <w:rPr>
        <w:rFonts w:ascii="Symbol" w:hAnsi="Symbol"/>
      </w:rPr>
    </w:lvl>
    <w:lvl w:ilvl="7" w:tplc="E75EC5AA">
      <w:start w:val="1"/>
      <w:numFmt w:val="bullet"/>
      <w:lvlText w:val=""/>
      <w:lvlJc w:val="left"/>
      <w:pPr>
        <w:ind w:left="720" w:hanging="360"/>
      </w:pPr>
      <w:rPr>
        <w:rFonts w:ascii="Symbol" w:hAnsi="Symbol"/>
      </w:rPr>
    </w:lvl>
    <w:lvl w:ilvl="8" w:tplc="BBFA1C6A">
      <w:start w:val="1"/>
      <w:numFmt w:val="bullet"/>
      <w:lvlText w:val=""/>
      <w:lvlJc w:val="left"/>
      <w:pPr>
        <w:ind w:left="720" w:hanging="360"/>
      </w:pPr>
      <w:rPr>
        <w:rFonts w:ascii="Symbol" w:hAnsi="Symbol"/>
      </w:rPr>
    </w:lvl>
  </w:abstractNum>
  <w:abstractNum w:abstractNumId="10"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1" w15:restartNumberingAfterBreak="0">
    <w:nsid w:val="087B7E58"/>
    <w:multiLevelType w:val="hybridMultilevel"/>
    <w:tmpl w:val="8D821516"/>
    <w:lvl w:ilvl="0" w:tplc="650AC728">
      <w:start w:val="1"/>
      <w:numFmt w:val="bullet"/>
      <w:lvlText w:val=""/>
      <w:lvlJc w:val="left"/>
      <w:pPr>
        <w:ind w:left="720" w:hanging="360"/>
      </w:pPr>
      <w:rPr>
        <w:rFonts w:ascii="Symbol" w:hAnsi="Symbol"/>
      </w:rPr>
    </w:lvl>
    <w:lvl w:ilvl="1" w:tplc="EE4680F6">
      <w:start w:val="1"/>
      <w:numFmt w:val="bullet"/>
      <w:lvlText w:val=""/>
      <w:lvlJc w:val="left"/>
      <w:pPr>
        <w:ind w:left="720" w:hanging="360"/>
      </w:pPr>
      <w:rPr>
        <w:rFonts w:ascii="Symbol" w:hAnsi="Symbol"/>
      </w:rPr>
    </w:lvl>
    <w:lvl w:ilvl="2" w:tplc="DE4A57F8">
      <w:start w:val="1"/>
      <w:numFmt w:val="bullet"/>
      <w:lvlText w:val=""/>
      <w:lvlJc w:val="left"/>
      <w:pPr>
        <w:ind w:left="720" w:hanging="360"/>
      </w:pPr>
      <w:rPr>
        <w:rFonts w:ascii="Symbol" w:hAnsi="Symbol"/>
      </w:rPr>
    </w:lvl>
    <w:lvl w:ilvl="3" w:tplc="46AEF696">
      <w:start w:val="1"/>
      <w:numFmt w:val="bullet"/>
      <w:lvlText w:val=""/>
      <w:lvlJc w:val="left"/>
      <w:pPr>
        <w:ind w:left="720" w:hanging="360"/>
      </w:pPr>
      <w:rPr>
        <w:rFonts w:ascii="Symbol" w:hAnsi="Symbol"/>
      </w:rPr>
    </w:lvl>
    <w:lvl w:ilvl="4" w:tplc="8B14E280">
      <w:start w:val="1"/>
      <w:numFmt w:val="bullet"/>
      <w:lvlText w:val=""/>
      <w:lvlJc w:val="left"/>
      <w:pPr>
        <w:ind w:left="720" w:hanging="360"/>
      </w:pPr>
      <w:rPr>
        <w:rFonts w:ascii="Symbol" w:hAnsi="Symbol"/>
      </w:rPr>
    </w:lvl>
    <w:lvl w:ilvl="5" w:tplc="E38C21EA">
      <w:start w:val="1"/>
      <w:numFmt w:val="bullet"/>
      <w:lvlText w:val=""/>
      <w:lvlJc w:val="left"/>
      <w:pPr>
        <w:ind w:left="720" w:hanging="360"/>
      </w:pPr>
      <w:rPr>
        <w:rFonts w:ascii="Symbol" w:hAnsi="Symbol"/>
      </w:rPr>
    </w:lvl>
    <w:lvl w:ilvl="6" w:tplc="504E20C6">
      <w:start w:val="1"/>
      <w:numFmt w:val="bullet"/>
      <w:lvlText w:val=""/>
      <w:lvlJc w:val="left"/>
      <w:pPr>
        <w:ind w:left="720" w:hanging="360"/>
      </w:pPr>
      <w:rPr>
        <w:rFonts w:ascii="Symbol" w:hAnsi="Symbol"/>
      </w:rPr>
    </w:lvl>
    <w:lvl w:ilvl="7" w:tplc="C5ACDDF2">
      <w:start w:val="1"/>
      <w:numFmt w:val="bullet"/>
      <w:lvlText w:val=""/>
      <w:lvlJc w:val="left"/>
      <w:pPr>
        <w:ind w:left="720" w:hanging="360"/>
      </w:pPr>
      <w:rPr>
        <w:rFonts w:ascii="Symbol" w:hAnsi="Symbol"/>
      </w:rPr>
    </w:lvl>
    <w:lvl w:ilvl="8" w:tplc="2D78B174">
      <w:start w:val="1"/>
      <w:numFmt w:val="bullet"/>
      <w:lvlText w:val=""/>
      <w:lvlJc w:val="left"/>
      <w:pPr>
        <w:ind w:left="720" w:hanging="360"/>
      </w:pPr>
      <w:rPr>
        <w:rFonts w:ascii="Symbol" w:hAnsi="Symbol"/>
      </w:rPr>
    </w:lvl>
  </w:abstractNum>
  <w:abstractNum w:abstractNumId="12" w15:restartNumberingAfterBreak="0">
    <w:nsid w:val="0C98469D"/>
    <w:multiLevelType w:val="hybridMultilevel"/>
    <w:tmpl w:val="75DE4552"/>
    <w:lvl w:ilvl="0" w:tplc="E85A7D04">
      <w:start w:val="1"/>
      <w:numFmt w:val="bullet"/>
      <w:lvlText w:val=""/>
      <w:lvlJc w:val="left"/>
      <w:pPr>
        <w:ind w:left="720" w:hanging="360"/>
      </w:pPr>
      <w:rPr>
        <w:rFonts w:ascii="Symbol" w:hAnsi="Symbol"/>
      </w:rPr>
    </w:lvl>
    <w:lvl w:ilvl="1" w:tplc="620CFF66">
      <w:start w:val="1"/>
      <w:numFmt w:val="bullet"/>
      <w:lvlText w:val=""/>
      <w:lvlJc w:val="left"/>
      <w:pPr>
        <w:ind w:left="720" w:hanging="360"/>
      </w:pPr>
      <w:rPr>
        <w:rFonts w:ascii="Symbol" w:hAnsi="Symbol"/>
      </w:rPr>
    </w:lvl>
    <w:lvl w:ilvl="2" w:tplc="9EE4346A">
      <w:start w:val="1"/>
      <w:numFmt w:val="bullet"/>
      <w:lvlText w:val=""/>
      <w:lvlJc w:val="left"/>
      <w:pPr>
        <w:ind w:left="720" w:hanging="360"/>
      </w:pPr>
      <w:rPr>
        <w:rFonts w:ascii="Symbol" w:hAnsi="Symbol"/>
      </w:rPr>
    </w:lvl>
    <w:lvl w:ilvl="3" w:tplc="2F2AC478">
      <w:start w:val="1"/>
      <w:numFmt w:val="bullet"/>
      <w:lvlText w:val=""/>
      <w:lvlJc w:val="left"/>
      <w:pPr>
        <w:ind w:left="720" w:hanging="360"/>
      </w:pPr>
      <w:rPr>
        <w:rFonts w:ascii="Symbol" w:hAnsi="Symbol"/>
      </w:rPr>
    </w:lvl>
    <w:lvl w:ilvl="4" w:tplc="D7FC7D2E">
      <w:start w:val="1"/>
      <w:numFmt w:val="bullet"/>
      <w:lvlText w:val=""/>
      <w:lvlJc w:val="left"/>
      <w:pPr>
        <w:ind w:left="720" w:hanging="360"/>
      </w:pPr>
      <w:rPr>
        <w:rFonts w:ascii="Symbol" w:hAnsi="Symbol"/>
      </w:rPr>
    </w:lvl>
    <w:lvl w:ilvl="5" w:tplc="E79A98D8">
      <w:start w:val="1"/>
      <w:numFmt w:val="bullet"/>
      <w:lvlText w:val=""/>
      <w:lvlJc w:val="left"/>
      <w:pPr>
        <w:ind w:left="720" w:hanging="360"/>
      </w:pPr>
      <w:rPr>
        <w:rFonts w:ascii="Symbol" w:hAnsi="Symbol"/>
      </w:rPr>
    </w:lvl>
    <w:lvl w:ilvl="6" w:tplc="3E140D78">
      <w:start w:val="1"/>
      <w:numFmt w:val="bullet"/>
      <w:lvlText w:val=""/>
      <w:lvlJc w:val="left"/>
      <w:pPr>
        <w:ind w:left="720" w:hanging="360"/>
      </w:pPr>
      <w:rPr>
        <w:rFonts w:ascii="Symbol" w:hAnsi="Symbol"/>
      </w:rPr>
    </w:lvl>
    <w:lvl w:ilvl="7" w:tplc="268884BA">
      <w:start w:val="1"/>
      <w:numFmt w:val="bullet"/>
      <w:lvlText w:val=""/>
      <w:lvlJc w:val="left"/>
      <w:pPr>
        <w:ind w:left="720" w:hanging="360"/>
      </w:pPr>
      <w:rPr>
        <w:rFonts w:ascii="Symbol" w:hAnsi="Symbol"/>
      </w:rPr>
    </w:lvl>
    <w:lvl w:ilvl="8" w:tplc="6A84B834">
      <w:start w:val="1"/>
      <w:numFmt w:val="bullet"/>
      <w:lvlText w:val=""/>
      <w:lvlJc w:val="left"/>
      <w:pPr>
        <w:ind w:left="720" w:hanging="360"/>
      </w:pPr>
      <w:rPr>
        <w:rFonts w:ascii="Symbol" w:hAnsi="Symbol"/>
      </w:rPr>
    </w:lvl>
  </w:abstractNum>
  <w:abstractNum w:abstractNumId="13" w15:restartNumberingAfterBreak="0">
    <w:nsid w:val="11CA295E"/>
    <w:multiLevelType w:val="hybridMultilevel"/>
    <w:tmpl w:val="579C8BC6"/>
    <w:lvl w:ilvl="0" w:tplc="C936D374">
      <w:start w:val="1"/>
      <w:numFmt w:val="bullet"/>
      <w:lvlText w:val=""/>
      <w:lvlJc w:val="left"/>
      <w:pPr>
        <w:ind w:left="720" w:hanging="360"/>
      </w:pPr>
      <w:rPr>
        <w:rFonts w:ascii="Symbol" w:hAnsi="Symbol"/>
      </w:rPr>
    </w:lvl>
    <w:lvl w:ilvl="1" w:tplc="B7A0245A">
      <w:start w:val="1"/>
      <w:numFmt w:val="bullet"/>
      <w:lvlText w:val=""/>
      <w:lvlJc w:val="left"/>
      <w:pPr>
        <w:ind w:left="720" w:hanging="360"/>
      </w:pPr>
      <w:rPr>
        <w:rFonts w:ascii="Symbol" w:hAnsi="Symbol"/>
      </w:rPr>
    </w:lvl>
    <w:lvl w:ilvl="2" w:tplc="02585EBC">
      <w:start w:val="1"/>
      <w:numFmt w:val="bullet"/>
      <w:lvlText w:val=""/>
      <w:lvlJc w:val="left"/>
      <w:pPr>
        <w:ind w:left="720" w:hanging="360"/>
      </w:pPr>
      <w:rPr>
        <w:rFonts w:ascii="Symbol" w:hAnsi="Symbol"/>
      </w:rPr>
    </w:lvl>
    <w:lvl w:ilvl="3" w:tplc="E1E82BAC">
      <w:start w:val="1"/>
      <w:numFmt w:val="bullet"/>
      <w:lvlText w:val=""/>
      <w:lvlJc w:val="left"/>
      <w:pPr>
        <w:ind w:left="720" w:hanging="360"/>
      </w:pPr>
      <w:rPr>
        <w:rFonts w:ascii="Symbol" w:hAnsi="Symbol"/>
      </w:rPr>
    </w:lvl>
    <w:lvl w:ilvl="4" w:tplc="C6CE6D6A">
      <w:start w:val="1"/>
      <w:numFmt w:val="bullet"/>
      <w:lvlText w:val=""/>
      <w:lvlJc w:val="left"/>
      <w:pPr>
        <w:ind w:left="720" w:hanging="360"/>
      </w:pPr>
      <w:rPr>
        <w:rFonts w:ascii="Symbol" w:hAnsi="Symbol"/>
      </w:rPr>
    </w:lvl>
    <w:lvl w:ilvl="5" w:tplc="D8D86D9E">
      <w:start w:val="1"/>
      <w:numFmt w:val="bullet"/>
      <w:lvlText w:val=""/>
      <w:lvlJc w:val="left"/>
      <w:pPr>
        <w:ind w:left="720" w:hanging="360"/>
      </w:pPr>
      <w:rPr>
        <w:rFonts w:ascii="Symbol" w:hAnsi="Symbol"/>
      </w:rPr>
    </w:lvl>
    <w:lvl w:ilvl="6" w:tplc="B498A74A">
      <w:start w:val="1"/>
      <w:numFmt w:val="bullet"/>
      <w:lvlText w:val=""/>
      <w:lvlJc w:val="left"/>
      <w:pPr>
        <w:ind w:left="720" w:hanging="360"/>
      </w:pPr>
      <w:rPr>
        <w:rFonts w:ascii="Symbol" w:hAnsi="Symbol"/>
      </w:rPr>
    </w:lvl>
    <w:lvl w:ilvl="7" w:tplc="62CEEDE6">
      <w:start w:val="1"/>
      <w:numFmt w:val="bullet"/>
      <w:lvlText w:val=""/>
      <w:lvlJc w:val="left"/>
      <w:pPr>
        <w:ind w:left="720" w:hanging="360"/>
      </w:pPr>
      <w:rPr>
        <w:rFonts w:ascii="Symbol" w:hAnsi="Symbol"/>
      </w:rPr>
    </w:lvl>
    <w:lvl w:ilvl="8" w:tplc="33049064">
      <w:start w:val="1"/>
      <w:numFmt w:val="bullet"/>
      <w:lvlText w:val=""/>
      <w:lvlJc w:val="left"/>
      <w:pPr>
        <w:ind w:left="720" w:hanging="360"/>
      </w:pPr>
      <w:rPr>
        <w:rFonts w:ascii="Symbol" w:hAnsi="Symbol"/>
      </w:rPr>
    </w:lvl>
  </w:abstractNum>
  <w:abstractNum w:abstractNumId="14" w15:restartNumberingAfterBreak="0">
    <w:nsid w:val="13472F97"/>
    <w:multiLevelType w:val="hybridMultilevel"/>
    <w:tmpl w:val="F9888E40"/>
    <w:lvl w:ilvl="0" w:tplc="94005370">
      <w:start w:val="1"/>
      <w:numFmt w:val="bullet"/>
      <w:lvlText w:val=""/>
      <w:lvlJc w:val="left"/>
      <w:pPr>
        <w:ind w:left="720" w:hanging="360"/>
      </w:pPr>
      <w:rPr>
        <w:rFonts w:ascii="Symbol" w:hAnsi="Symbol"/>
      </w:rPr>
    </w:lvl>
    <w:lvl w:ilvl="1" w:tplc="524E0ECC">
      <w:start w:val="1"/>
      <w:numFmt w:val="bullet"/>
      <w:lvlText w:val=""/>
      <w:lvlJc w:val="left"/>
      <w:pPr>
        <w:ind w:left="720" w:hanging="360"/>
      </w:pPr>
      <w:rPr>
        <w:rFonts w:ascii="Symbol" w:hAnsi="Symbol"/>
      </w:rPr>
    </w:lvl>
    <w:lvl w:ilvl="2" w:tplc="F2D467BA">
      <w:start w:val="1"/>
      <w:numFmt w:val="bullet"/>
      <w:lvlText w:val=""/>
      <w:lvlJc w:val="left"/>
      <w:pPr>
        <w:ind w:left="720" w:hanging="360"/>
      </w:pPr>
      <w:rPr>
        <w:rFonts w:ascii="Symbol" w:hAnsi="Symbol"/>
      </w:rPr>
    </w:lvl>
    <w:lvl w:ilvl="3" w:tplc="CF26907C">
      <w:start w:val="1"/>
      <w:numFmt w:val="bullet"/>
      <w:lvlText w:val=""/>
      <w:lvlJc w:val="left"/>
      <w:pPr>
        <w:ind w:left="720" w:hanging="360"/>
      </w:pPr>
      <w:rPr>
        <w:rFonts w:ascii="Symbol" w:hAnsi="Symbol"/>
      </w:rPr>
    </w:lvl>
    <w:lvl w:ilvl="4" w:tplc="8252EE9E">
      <w:start w:val="1"/>
      <w:numFmt w:val="bullet"/>
      <w:lvlText w:val=""/>
      <w:lvlJc w:val="left"/>
      <w:pPr>
        <w:ind w:left="720" w:hanging="360"/>
      </w:pPr>
      <w:rPr>
        <w:rFonts w:ascii="Symbol" w:hAnsi="Symbol"/>
      </w:rPr>
    </w:lvl>
    <w:lvl w:ilvl="5" w:tplc="DA92B014">
      <w:start w:val="1"/>
      <w:numFmt w:val="bullet"/>
      <w:lvlText w:val=""/>
      <w:lvlJc w:val="left"/>
      <w:pPr>
        <w:ind w:left="720" w:hanging="360"/>
      </w:pPr>
      <w:rPr>
        <w:rFonts w:ascii="Symbol" w:hAnsi="Symbol"/>
      </w:rPr>
    </w:lvl>
    <w:lvl w:ilvl="6" w:tplc="A252AD58">
      <w:start w:val="1"/>
      <w:numFmt w:val="bullet"/>
      <w:lvlText w:val=""/>
      <w:lvlJc w:val="left"/>
      <w:pPr>
        <w:ind w:left="720" w:hanging="360"/>
      </w:pPr>
      <w:rPr>
        <w:rFonts w:ascii="Symbol" w:hAnsi="Symbol"/>
      </w:rPr>
    </w:lvl>
    <w:lvl w:ilvl="7" w:tplc="BEE83C3A">
      <w:start w:val="1"/>
      <w:numFmt w:val="bullet"/>
      <w:lvlText w:val=""/>
      <w:lvlJc w:val="left"/>
      <w:pPr>
        <w:ind w:left="720" w:hanging="360"/>
      </w:pPr>
      <w:rPr>
        <w:rFonts w:ascii="Symbol" w:hAnsi="Symbol"/>
      </w:rPr>
    </w:lvl>
    <w:lvl w:ilvl="8" w:tplc="04209F5A">
      <w:start w:val="1"/>
      <w:numFmt w:val="bullet"/>
      <w:lvlText w:val=""/>
      <w:lvlJc w:val="left"/>
      <w:pPr>
        <w:ind w:left="720" w:hanging="360"/>
      </w:pPr>
      <w:rPr>
        <w:rFonts w:ascii="Symbol" w:hAnsi="Symbol"/>
      </w:rPr>
    </w:lvl>
  </w:abstractNum>
  <w:abstractNum w:abstractNumId="15" w15:restartNumberingAfterBreak="0">
    <w:nsid w:val="1EF60CBE"/>
    <w:multiLevelType w:val="hybridMultilevel"/>
    <w:tmpl w:val="FBA0E8A2"/>
    <w:lvl w:ilvl="0" w:tplc="47144D82">
      <w:start w:val="1"/>
      <w:numFmt w:val="bullet"/>
      <w:lvlText w:val=""/>
      <w:lvlJc w:val="left"/>
      <w:pPr>
        <w:ind w:left="720" w:hanging="360"/>
      </w:pPr>
      <w:rPr>
        <w:rFonts w:ascii="Symbol" w:hAnsi="Symbol"/>
      </w:rPr>
    </w:lvl>
    <w:lvl w:ilvl="1" w:tplc="E0025056">
      <w:start w:val="1"/>
      <w:numFmt w:val="bullet"/>
      <w:lvlText w:val=""/>
      <w:lvlJc w:val="left"/>
      <w:pPr>
        <w:ind w:left="720" w:hanging="360"/>
      </w:pPr>
      <w:rPr>
        <w:rFonts w:ascii="Symbol" w:hAnsi="Symbol"/>
      </w:rPr>
    </w:lvl>
    <w:lvl w:ilvl="2" w:tplc="73087748">
      <w:start w:val="1"/>
      <w:numFmt w:val="bullet"/>
      <w:lvlText w:val=""/>
      <w:lvlJc w:val="left"/>
      <w:pPr>
        <w:ind w:left="720" w:hanging="360"/>
      </w:pPr>
      <w:rPr>
        <w:rFonts w:ascii="Symbol" w:hAnsi="Symbol"/>
      </w:rPr>
    </w:lvl>
    <w:lvl w:ilvl="3" w:tplc="9524F2B0">
      <w:start w:val="1"/>
      <w:numFmt w:val="bullet"/>
      <w:lvlText w:val=""/>
      <w:lvlJc w:val="left"/>
      <w:pPr>
        <w:ind w:left="720" w:hanging="360"/>
      </w:pPr>
      <w:rPr>
        <w:rFonts w:ascii="Symbol" w:hAnsi="Symbol"/>
      </w:rPr>
    </w:lvl>
    <w:lvl w:ilvl="4" w:tplc="E49247BC">
      <w:start w:val="1"/>
      <w:numFmt w:val="bullet"/>
      <w:lvlText w:val=""/>
      <w:lvlJc w:val="left"/>
      <w:pPr>
        <w:ind w:left="720" w:hanging="360"/>
      </w:pPr>
      <w:rPr>
        <w:rFonts w:ascii="Symbol" w:hAnsi="Symbol"/>
      </w:rPr>
    </w:lvl>
    <w:lvl w:ilvl="5" w:tplc="60FC0FD2">
      <w:start w:val="1"/>
      <w:numFmt w:val="bullet"/>
      <w:lvlText w:val=""/>
      <w:lvlJc w:val="left"/>
      <w:pPr>
        <w:ind w:left="720" w:hanging="360"/>
      </w:pPr>
      <w:rPr>
        <w:rFonts w:ascii="Symbol" w:hAnsi="Symbol"/>
      </w:rPr>
    </w:lvl>
    <w:lvl w:ilvl="6" w:tplc="66369FDA">
      <w:start w:val="1"/>
      <w:numFmt w:val="bullet"/>
      <w:lvlText w:val=""/>
      <w:lvlJc w:val="left"/>
      <w:pPr>
        <w:ind w:left="720" w:hanging="360"/>
      </w:pPr>
      <w:rPr>
        <w:rFonts w:ascii="Symbol" w:hAnsi="Symbol"/>
      </w:rPr>
    </w:lvl>
    <w:lvl w:ilvl="7" w:tplc="E0B2B3D6">
      <w:start w:val="1"/>
      <w:numFmt w:val="bullet"/>
      <w:lvlText w:val=""/>
      <w:lvlJc w:val="left"/>
      <w:pPr>
        <w:ind w:left="720" w:hanging="360"/>
      </w:pPr>
      <w:rPr>
        <w:rFonts w:ascii="Symbol" w:hAnsi="Symbol"/>
      </w:rPr>
    </w:lvl>
    <w:lvl w:ilvl="8" w:tplc="A706FAFA">
      <w:start w:val="1"/>
      <w:numFmt w:val="bullet"/>
      <w:lvlText w:val=""/>
      <w:lvlJc w:val="left"/>
      <w:pPr>
        <w:ind w:left="720" w:hanging="360"/>
      </w:pPr>
      <w:rPr>
        <w:rFonts w:ascii="Symbol" w:hAnsi="Symbol"/>
      </w:rPr>
    </w:lvl>
  </w:abstractNum>
  <w:abstractNum w:abstractNumId="16" w15:restartNumberingAfterBreak="0">
    <w:nsid w:val="32D9683B"/>
    <w:multiLevelType w:val="hybridMultilevel"/>
    <w:tmpl w:val="D43C94E2"/>
    <w:lvl w:ilvl="0" w:tplc="4078CF5C">
      <w:start w:val="1"/>
      <w:numFmt w:val="bullet"/>
      <w:lvlText w:val=""/>
      <w:lvlJc w:val="left"/>
      <w:pPr>
        <w:ind w:left="720" w:hanging="360"/>
      </w:pPr>
      <w:rPr>
        <w:rFonts w:ascii="Symbol" w:hAnsi="Symbol"/>
      </w:rPr>
    </w:lvl>
    <w:lvl w:ilvl="1" w:tplc="B890F9D6">
      <w:start w:val="1"/>
      <w:numFmt w:val="bullet"/>
      <w:lvlText w:val=""/>
      <w:lvlJc w:val="left"/>
      <w:pPr>
        <w:ind w:left="720" w:hanging="360"/>
      </w:pPr>
      <w:rPr>
        <w:rFonts w:ascii="Symbol" w:hAnsi="Symbol"/>
      </w:rPr>
    </w:lvl>
    <w:lvl w:ilvl="2" w:tplc="4C443C42">
      <w:start w:val="1"/>
      <w:numFmt w:val="bullet"/>
      <w:lvlText w:val=""/>
      <w:lvlJc w:val="left"/>
      <w:pPr>
        <w:ind w:left="720" w:hanging="360"/>
      </w:pPr>
      <w:rPr>
        <w:rFonts w:ascii="Symbol" w:hAnsi="Symbol"/>
      </w:rPr>
    </w:lvl>
    <w:lvl w:ilvl="3" w:tplc="02B8CF94">
      <w:start w:val="1"/>
      <w:numFmt w:val="bullet"/>
      <w:lvlText w:val=""/>
      <w:lvlJc w:val="left"/>
      <w:pPr>
        <w:ind w:left="720" w:hanging="360"/>
      </w:pPr>
      <w:rPr>
        <w:rFonts w:ascii="Symbol" w:hAnsi="Symbol"/>
      </w:rPr>
    </w:lvl>
    <w:lvl w:ilvl="4" w:tplc="E4BC9BE6">
      <w:start w:val="1"/>
      <w:numFmt w:val="bullet"/>
      <w:lvlText w:val=""/>
      <w:lvlJc w:val="left"/>
      <w:pPr>
        <w:ind w:left="720" w:hanging="360"/>
      </w:pPr>
      <w:rPr>
        <w:rFonts w:ascii="Symbol" w:hAnsi="Symbol"/>
      </w:rPr>
    </w:lvl>
    <w:lvl w:ilvl="5" w:tplc="36802D36">
      <w:start w:val="1"/>
      <w:numFmt w:val="bullet"/>
      <w:lvlText w:val=""/>
      <w:lvlJc w:val="left"/>
      <w:pPr>
        <w:ind w:left="720" w:hanging="360"/>
      </w:pPr>
      <w:rPr>
        <w:rFonts w:ascii="Symbol" w:hAnsi="Symbol"/>
      </w:rPr>
    </w:lvl>
    <w:lvl w:ilvl="6" w:tplc="EA9AC944">
      <w:start w:val="1"/>
      <w:numFmt w:val="bullet"/>
      <w:lvlText w:val=""/>
      <w:lvlJc w:val="left"/>
      <w:pPr>
        <w:ind w:left="720" w:hanging="360"/>
      </w:pPr>
      <w:rPr>
        <w:rFonts w:ascii="Symbol" w:hAnsi="Symbol"/>
      </w:rPr>
    </w:lvl>
    <w:lvl w:ilvl="7" w:tplc="AEC069C4">
      <w:start w:val="1"/>
      <w:numFmt w:val="bullet"/>
      <w:lvlText w:val=""/>
      <w:lvlJc w:val="left"/>
      <w:pPr>
        <w:ind w:left="720" w:hanging="360"/>
      </w:pPr>
      <w:rPr>
        <w:rFonts w:ascii="Symbol" w:hAnsi="Symbol"/>
      </w:rPr>
    </w:lvl>
    <w:lvl w:ilvl="8" w:tplc="1E1EEB16">
      <w:start w:val="1"/>
      <w:numFmt w:val="bullet"/>
      <w:lvlText w:val=""/>
      <w:lvlJc w:val="left"/>
      <w:pPr>
        <w:ind w:left="720" w:hanging="360"/>
      </w:pPr>
      <w:rPr>
        <w:rFonts w:ascii="Symbol" w:hAnsi="Symbol"/>
      </w:rPr>
    </w:lvl>
  </w:abstractNum>
  <w:abstractNum w:abstractNumId="17" w15:restartNumberingAfterBreak="0">
    <w:nsid w:val="37D23229"/>
    <w:multiLevelType w:val="hybridMultilevel"/>
    <w:tmpl w:val="25E2DCC0"/>
    <w:lvl w:ilvl="0" w:tplc="6A14EB84">
      <w:start w:val="1"/>
      <w:numFmt w:val="bullet"/>
      <w:lvlText w:val=""/>
      <w:lvlJc w:val="left"/>
      <w:pPr>
        <w:ind w:left="720" w:hanging="360"/>
      </w:pPr>
      <w:rPr>
        <w:rFonts w:ascii="Symbol" w:hAnsi="Symbol"/>
      </w:rPr>
    </w:lvl>
    <w:lvl w:ilvl="1" w:tplc="A5E24E86">
      <w:start w:val="1"/>
      <w:numFmt w:val="bullet"/>
      <w:lvlText w:val=""/>
      <w:lvlJc w:val="left"/>
      <w:pPr>
        <w:ind w:left="720" w:hanging="360"/>
      </w:pPr>
      <w:rPr>
        <w:rFonts w:ascii="Symbol" w:hAnsi="Symbol"/>
      </w:rPr>
    </w:lvl>
    <w:lvl w:ilvl="2" w:tplc="E2CE880A">
      <w:start w:val="1"/>
      <w:numFmt w:val="bullet"/>
      <w:lvlText w:val=""/>
      <w:lvlJc w:val="left"/>
      <w:pPr>
        <w:ind w:left="720" w:hanging="360"/>
      </w:pPr>
      <w:rPr>
        <w:rFonts w:ascii="Symbol" w:hAnsi="Symbol"/>
      </w:rPr>
    </w:lvl>
    <w:lvl w:ilvl="3" w:tplc="851264C0">
      <w:start w:val="1"/>
      <w:numFmt w:val="bullet"/>
      <w:lvlText w:val=""/>
      <w:lvlJc w:val="left"/>
      <w:pPr>
        <w:ind w:left="720" w:hanging="360"/>
      </w:pPr>
      <w:rPr>
        <w:rFonts w:ascii="Symbol" w:hAnsi="Symbol"/>
      </w:rPr>
    </w:lvl>
    <w:lvl w:ilvl="4" w:tplc="81F295D4">
      <w:start w:val="1"/>
      <w:numFmt w:val="bullet"/>
      <w:lvlText w:val=""/>
      <w:lvlJc w:val="left"/>
      <w:pPr>
        <w:ind w:left="720" w:hanging="360"/>
      </w:pPr>
      <w:rPr>
        <w:rFonts w:ascii="Symbol" w:hAnsi="Symbol"/>
      </w:rPr>
    </w:lvl>
    <w:lvl w:ilvl="5" w:tplc="4B847064">
      <w:start w:val="1"/>
      <w:numFmt w:val="bullet"/>
      <w:lvlText w:val=""/>
      <w:lvlJc w:val="left"/>
      <w:pPr>
        <w:ind w:left="720" w:hanging="360"/>
      </w:pPr>
      <w:rPr>
        <w:rFonts w:ascii="Symbol" w:hAnsi="Symbol"/>
      </w:rPr>
    </w:lvl>
    <w:lvl w:ilvl="6" w:tplc="3662D6DC">
      <w:start w:val="1"/>
      <w:numFmt w:val="bullet"/>
      <w:lvlText w:val=""/>
      <w:lvlJc w:val="left"/>
      <w:pPr>
        <w:ind w:left="720" w:hanging="360"/>
      </w:pPr>
      <w:rPr>
        <w:rFonts w:ascii="Symbol" w:hAnsi="Symbol"/>
      </w:rPr>
    </w:lvl>
    <w:lvl w:ilvl="7" w:tplc="47D060BE">
      <w:start w:val="1"/>
      <w:numFmt w:val="bullet"/>
      <w:lvlText w:val=""/>
      <w:lvlJc w:val="left"/>
      <w:pPr>
        <w:ind w:left="720" w:hanging="360"/>
      </w:pPr>
      <w:rPr>
        <w:rFonts w:ascii="Symbol" w:hAnsi="Symbol"/>
      </w:rPr>
    </w:lvl>
    <w:lvl w:ilvl="8" w:tplc="B36017DA">
      <w:start w:val="1"/>
      <w:numFmt w:val="bullet"/>
      <w:lvlText w:val=""/>
      <w:lvlJc w:val="left"/>
      <w:pPr>
        <w:ind w:left="720" w:hanging="360"/>
      </w:pPr>
      <w:rPr>
        <w:rFonts w:ascii="Symbol" w:hAnsi="Symbol"/>
      </w:rPr>
    </w:lvl>
  </w:abstractNum>
  <w:abstractNum w:abstractNumId="18" w15:restartNumberingAfterBreak="0">
    <w:nsid w:val="40DF5D62"/>
    <w:multiLevelType w:val="hybridMultilevel"/>
    <w:tmpl w:val="9958630C"/>
    <w:lvl w:ilvl="0" w:tplc="49A48B16">
      <w:start w:val="1"/>
      <w:numFmt w:val="bullet"/>
      <w:lvlText w:val=""/>
      <w:lvlJc w:val="left"/>
      <w:pPr>
        <w:ind w:left="720" w:hanging="360"/>
      </w:pPr>
      <w:rPr>
        <w:rFonts w:ascii="Symbol" w:hAnsi="Symbol"/>
      </w:rPr>
    </w:lvl>
    <w:lvl w:ilvl="1" w:tplc="6024CDF2">
      <w:start w:val="1"/>
      <w:numFmt w:val="bullet"/>
      <w:lvlText w:val=""/>
      <w:lvlJc w:val="left"/>
      <w:pPr>
        <w:ind w:left="720" w:hanging="360"/>
      </w:pPr>
      <w:rPr>
        <w:rFonts w:ascii="Symbol" w:hAnsi="Symbol"/>
      </w:rPr>
    </w:lvl>
    <w:lvl w:ilvl="2" w:tplc="395CE17A">
      <w:start w:val="1"/>
      <w:numFmt w:val="bullet"/>
      <w:lvlText w:val=""/>
      <w:lvlJc w:val="left"/>
      <w:pPr>
        <w:ind w:left="720" w:hanging="360"/>
      </w:pPr>
      <w:rPr>
        <w:rFonts w:ascii="Symbol" w:hAnsi="Symbol"/>
      </w:rPr>
    </w:lvl>
    <w:lvl w:ilvl="3" w:tplc="90F0BB94">
      <w:start w:val="1"/>
      <w:numFmt w:val="bullet"/>
      <w:lvlText w:val=""/>
      <w:lvlJc w:val="left"/>
      <w:pPr>
        <w:ind w:left="720" w:hanging="360"/>
      </w:pPr>
      <w:rPr>
        <w:rFonts w:ascii="Symbol" w:hAnsi="Symbol"/>
      </w:rPr>
    </w:lvl>
    <w:lvl w:ilvl="4" w:tplc="CD0608AC">
      <w:start w:val="1"/>
      <w:numFmt w:val="bullet"/>
      <w:lvlText w:val=""/>
      <w:lvlJc w:val="left"/>
      <w:pPr>
        <w:ind w:left="720" w:hanging="360"/>
      </w:pPr>
      <w:rPr>
        <w:rFonts w:ascii="Symbol" w:hAnsi="Symbol"/>
      </w:rPr>
    </w:lvl>
    <w:lvl w:ilvl="5" w:tplc="2FB6C69A">
      <w:start w:val="1"/>
      <w:numFmt w:val="bullet"/>
      <w:lvlText w:val=""/>
      <w:lvlJc w:val="left"/>
      <w:pPr>
        <w:ind w:left="720" w:hanging="360"/>
      </w:pPr>
      <w:rPr>
        <w:rFonts w:ascii="Symbol" w:hAnsi="Symbol"/>
      </w:rPr>
    </w:lvl>
    <w:lvl w:ilvl="6" w:tplc="B090F964">
      <w:start w:val="1"/>
      <w:numFmt w:val="bullet"/>
      <w:lvlText w:val=""/>
      <w:lvlJc w:val="left"/>
      <w:pPr>
        <w:ind w:left="720" w:hanging="360"/>
      </w:pPr>
      <w:rPr>
        <w:rFonts w:ascii="Symbol" w:hAnsi="Symbol"/>
      </w:rPr>
    </w:lvl>
    <w:lvl w:ilvl="7" w:tplc="FD24058E">
      <w:start w:val="1"/>
      <w:numFmt w:val="bullet"/>
      <w:lvlText w:val=""/>
      <w:lvlJc w:val="left"/>
      <w:pPr>
        <w:ind w:left="720" w:hanging="360"/>
      </w:pPr>
      <w:rPr>
        <w:rFonts w:ascii="Symbol" w:hAnsi="Symbol"/>
      </w:rPr>
    </w:lvl>
    <w:lvl w:ilvl="8" w:tplc="8312C8B0">
      <w:start w:val="1"/>
      <w:numFmt w:val="bullet"/>
      <w:lvlText w:val=""/>
      <w:lvlJc w:val="left"/>
      <w:pPr>
        <w:ind w:left="720" w:hanging="360"/>
      </w:pPr>
      <w:rPr>
        <w:rFonts w:ascii="Symbol" w:hAnsi="Symbol"/>
      </w:rPr>
    </w:lvl>
  </w:abstractNum>
  <w:abstractNum w:abstractNumId="19"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7469F8"/>
    <w:multiLevelType w:val="hybridMultilevel"/>
    <w:tmpl w:val="384E577E"/>
    <w:lvl w:ilvl="0" w:tplc="FE362590">
      <w:start w:val="1"/>
      <w:numFmt w:val="bullet"/>
      <w:lvlText w:val=""/>
      <w:lvlJc w:val="left"/>
      <w:pPr>
        <w:ind w:left="720" w:hanging="360"/>
      </w:pPr>
      <w:rPr>
        <w:rFonts w:ascii="Symbol" w:hAnsi="Symbol"/>
      </w:rPr>
    </w:lvl>
    <w:lvl w:ilvl="1" w:tplc="5CB88060">
      <w:start w:val="1"/>
      <w:numFmt w:val="bullet"/>
      <w:lvlText w:val=""/>
      <w:lvlJc w:val="left"/>
      <w:pPr>
        <w:ind w:left="720" w:hanging="360"/>
      </w:pPr>
      <w:rPr>
        <w:rFonts w:ascii="Symbol" w:hAnsi="Symbol"/>
      </w:rPr>
    </w:lvl>
    <w:lvl w:ilvl="2" w:tplc="8BE4132C">
      <w:start w:val="1"/>
      <w:numFmt w:val="bullet"/>
      <w:lvlText w:val=""/>
      <w:lvlJc w:val="left"/>
      <w:pPr>
        <w:ind w:left="720" w:hanging="360"/>
      </w:pPr>
      <w:rPr>
        <w:rFonts w:ascii="Symbol" w:hAnsi="Symbol"/>
      </w:rPr>
    </w:lvl>
    <w:lvl w:ilvl="3" w:tplc="0540E1F2">
      <w:start w:val="1"/>
      <w:numFmt w:val="bullet"/>
      <w:lvlText w:val=""/>
      <w:lvlJc w:val="left"/>
      <w:pPr>
        <w:ind w:left="720" w:hanging="360"/>
      </w:pPr>
      <w:rPr>
        <w:rFonts w:ascii="Symbol" w:hAnsi="Symbol"/>
      </w:rPr>
    </w:lvl>
    <w:lvl w:ilvl="4" w:tplc="B5ECA708">
      <w:start w:val="1"/>
      <w:numFmt w:val="bullet"/>
      <w:lvlText w:val=""/>
      <w:lvlJc w:val="left"/>
      <w:pPr>
        <w:ind w:left="720" w:hanging="360"/>
      </w:pPr>
      <w:rPr>
        <w:rFonts w:ascii="Symbol" w:hAnsi="Symbol"/>
      </w:rPr>
    </w:lvl>
    <w:lvl w:ilvl="5" w:tplc="89D2AE24">
      <w:start w:val="1"/>
      <w:numFmt w:val="bullet"/>
      <w:lvlText w:val=""/>
      <w:lvlJc w:val="left"/>
      <w:pPr>
        <w:ind w:left="720" w:hanging="360"/>
      </w:pPr>
      <w:rPr>
        <w:rFonts w:ascii="Symbol" w:hAnsi="Symbol"/>
      </w:rPr>
    </w:lvl>
    <w:lvl w:ilvl="6" w:tplc="16C011DE">
      <w:start w:val="1"/>
      <w:numFmt w:val="bullet"/>
      <w:lvlText w:val=""/>
      <w:lvlJc w:val="left"/>
      <w:pPr>
        <w:ind w:left="720" w:hanging="360"/>
      </w:pPr>
      <w:rPr>
        <w:rFonts w:ascii="Symbol" w:hAnsi="Symbol"/>
      </w:rPr>
    </w:lvl>
    <w:lvl w:ilvl="7" w:tplc="CAFA8A7C">
      <w:start w:val="1"/>
      <w:numFmt w:val="bullet"/>
      <w:lvlText w:val=""/>
      <w:lvlJc w:val="left"/>
      <w:pPr>
        <w:ind w:left="720" w:hanging="360"/>
      </w:pPr>
      <w:rPr>
        <w:rFonts w:ascii="Symbol" w:hAnsi="Symbol"/>
      </w:rPr>
    </w:lvl>
    <w:lvl w:ilvl="8" w:tplc="5C06D70A">
      <w:start w:val="1"/>
      <w:numFmt w:val="bullet"/>
      <w:lvlText w:val=""/>
      <w:lvlJc w:val="left"/>
      <w:pPr>
        <w:ind w:left="720" w:hanging="360"/>
      </w:pPr>
      <w:rPr>
        <w:rFonts w:ascii="Symbol" w:hAnsi="Symbol"/>
      </w:rPr>
    </w:lvl>
  </w:abstractNum>
  <w:abstractNum w:abstractNumId="21" w15:restartNumberingAfterBreak="0">
    <w:nsid w:val="570E08FF"/>
    <w:multiLevelType w:val="hybridMultilevel"/>
    <w:tmpl w:val="98C41680"/>
    <w:lvl w:ilvl="0" w:tplc="6A7A4A1C">
      <w:start w:val="1"/>
      <w:numFmt w:val="bullet"/>
      <w:lvlText w:val=""/>
      <w:lvlJc w:val="left"/>
      <w:pPr>
        <w:ind w:left="720" w:hanging="360"/>
      </w:pPr>
      <w:rPr>
        <w:rFonts w:ascii="Symbol" w:hAnsi="Symbol"/>
      </w:rPr>
    </w:lvl>
    <w:lvl w:ilvl="1" w:tplc="7C485AE4">
      <w:start w:val="1"/>
      <w:numFmt w:val="bullet"/>
      <w:lvlText w:val=""/>
      <w:lvlJc w:val="left"/>
      <w:pPr>
        <w:ind w:left="720" w:hanging="360"/>
      </w:pPr>
      <w:rPr>
        <w:rFonts w:ascii="Symbol" w:hAnsi="Symbol"/>
      </w:rPr>
    </w:lvl>
    <w:lvl w:ilvl="2" w:tplc="5F7C7DEE">
      <w:start w:val="1"/>
      <w:numFmt w:val="bullet"/>
      <w:lvlText w:val=""/>
      <w:lvlJc w:val="left"/>
      <w:pPr>
        <w:ind w:left="720" w:hanging="360"/>
      </w:pPr>
      <w:rPr>
        <w:rFonts w:ascii="Symbol" w:hAnsi="Symbol"/>
      </w:rPr>
    </w:lvl>
    <w:lvl w:ilvl="3" w:tplc="70AC0664">
      <w:start w:val="1"/>
      <w:numFmt w:val="bullet"/>
      <w:lvlText w:val=""/>
      <w:lvlJc w:val="left"/>
      <w:pPr>
        <w:ind w:left="720" w:hanging="360"/>
      </w:pPr>
      <w:rPr>
        <w:rFonts w:ascii="Symbol" w:hAnsi="Symbol"/>
      </w:rPr>
    </w:lvl>
    <w:lvl w:ilvl="4" w:tplc="ADEA6758">
      <w:start w:val="1"/>
      <w:numFmt w:val="bullet"/>
      <w:lvlText w:val=""/>
      <w:lvlJc w:val="left"/>
      <w:pPr>
        <w:ind w:left="720" w:hanging="360"/>
      </w:pPr>
      <w:rPr>
        <w:rFonts w:ascii="Symbol" w:hAnsi="Symbol"/>
      </w:rPr>
    </w:lvl>
    <w:lvl w:ilvl="5" w:tplc="249A76DA">
      <w:start w:val="1"/>
      <w:numFmt w:val="bullet"/>
      <w:lvlText w:val=""/>
      <w:lvlJc w:val="left"/>
      <w:pPr>
        <w:ind w:left="720" w:hanging="360"/>
      </w:pPr>
      <w:rPr>
        <w:rFonts w:ascii="Symbol" w:hAnsi="Symbol"/>
      </w:rPr>
    </w:lvl>
    <w:lvl w:ilvl="6" w:tplc="EC64665A">
      <w:start w:val="1"/>
      <w:numFmt w:val="bullet"/>
      <w:lvlText w:val=""/>
      <w:lvlJc w:val="left"/>
      <w:pPr>
        <w:ind w:left="720" w:hanging="360"/>
      </w:pPr>
      <w:rPr>
        <w:rFonts w:ascii="Symbol" w:hAnsi="Symbol"/>
      </w:rPr>
    </w:lvl>
    <w:lvl w:ilvl="7" w:tplc="14D0C7CC">
      <w:start w:val="1"/>
      <w:numFmt w:val="bullet"/>
      <w:lvlText w:val=""/>
      <w:lvlJc w:val="left"/>
      <w:pPr>
        <w:ind w:left="720" w:hanging="360"/>
      </w:pPr>
      <w:rPr>
        <w:rFonts w:ascii="Symbol" w:hAnsi="Symbol"/>
      </w:rPr>
    </w:lvl>
    <w:lvl w:ilvl="8" w:tplc="98CC2EF2">
      <w:start w:val="1"/>
      <w:numFmt w:val="bullet"/>
      <w:lvlText w:val=""/>
      <w:lvlJc w:val="left"/>
      <w:pPr>
        <w:ind w:left="720" w:hanging="360"/>
      </w:pPr>
      <w:rPr>
        <w:rFonts w:ascii="Symbol" w:hAnsi="Symbol"/>
      </w:rPr>
    </w:lvl>
  </w:abstractNum>
  <w:abstractNum w:abstractNumId="22" w15:restartNumberingAfterBreak="0">
    <w:nsid w:val="5B9F2013"/>
    <w:multiLevelType w:val="hybridMultilevel"/>
    <w:tmpl w:val="7C2E7474"/>
    <w:lvl w:ilvl="0" w:tplc="16C0176A">
      <w:start w:val="1"/>
      <w:numFmt w:val="bullet"/>
      <w:lvlText w:val=""/>
      <w:lvlJc w:val="left"/>
      <w:pPr>
        <w:ind w:left="720" w:hanging="360"/>
      </w:pPr>
      <w:rPr>
        <w:rFonts w:ascii="Symbol" w:hAnsi="Symbol"/>
      </w:rPr>
    </w:lvl>
    <w:lvl w:ilvl="1" w:tplc="A6C8B9C6">
      <w:start w:val="1"/>
      <w:numFmt w:val="bullet"/>
      <w:lvlText w:val=""/>
      <w:lvlJc w:val="left"/>
      <w:pPr>
        <w:ind w:left="720" w:hanging="360"/>
      </w:pPr>
      <w:rPr>
        <w:rFonts w:ascii="Symbol" w:hAnsi="Symbol"/>
      </w:rPr>
    </w:lvl>
    <w:lvl w:ilvl="2" w:tplc="6B1A434A">
      <w:start w:val="1"/>
      <w:numFmt w:val="bullet"/>
      <w:lvlText w:val=""/>
      <w:lvlJc w:val="left"/>
      <w:pPr>
        <w:ind w:left="720" w:hanging="360"/>
      </w:pPr>
      <w:rPr>
        <w:rFonts w:ascii="Symbol" w:hAnsi="Symbol"/>
      </w:rPr>
    </w:lvl>
    <w:lvl w:ilvl="3" w:tplc="C3E243A4">
      <w:start w:val="1"/>
      <w:numFmt w:val="bullet"/>
      <w:lvlText w:val=""/>
      <w:lvlJc w:val="left"/>
      <w:pPr>
        <w:ind w:left="720" w:hanging="360"/>
      </w:pPr>
      <w:rPr>
        <w:rFonts w:ascii="Symbol" w:hAnsi="Symbol"/>
      </w:rPr>
    </w:lvl>
    <w:lvl w:ilvl="4" w:tplc="6E1E12DC">
      <w:start w:val="1"/>
      <w:numFmt w:val="bullet"/>
      <w:lvlText w:val=""/>
      <w:lvlJc w:val="left"/>
      <w:pPr>
        <w:ind w:left="720" w:hanging="360"/>
      </w:pPr>
      <w:rPr>
        <w:rFonts w:ascii="Symbol" w:hAnsi="Symbol"/>
      </w:rPr>
    </w:lvl>
    <w:lvl w:ilvl="5" w:tplc="E4F66B6E">
      <w:start w:val="1"/>
      <w:numFmt w:val="bullet"/>
      <w:lvlText w:val=""/>
      <w:lvlJc w:val="left"/>
      <w:pPr>
        <w:ind w:left="720" w:hanging="360"/>
      </w:pPr>
      <w:rPr>
        <w:rFonts w:ascii="Symbol" w:hAnsi="Symbol"/>
      </w:rPr>
    </w:lvl>
    <w:lvl w:ilvl="6" w:tplc="D1D217A0">
      <w:start w:val="1"/>
      <w:numFmt w:val="bullet"/>
      <w:lvlText w:val=""/>
      <w:lvlJc w:val="left"/>
      <w:pPr>
        <w:ind w:left="720" w:hanging="360"/>
      </w:pPr>
      <w:rPr>
        <w:rFonts w:ascii="Symbol" w:hAnsi="Symbol"/>
      </w:rPr>
    </w:lvl>
    <w:lvl w:ilvl="7" w:tplc="C80E37C6">
      <w:start w:val="1"/>
      <w:numFmt w:val="bullet"/>
      <w:lvlText w:val=""/>
      <w:lvlJc w:val="left"/>
      <w:pPr>
        <w:ind w:left="720" w:hanging="360"/>
      </w:pPr>
      <w:rPr>
        <w:rFonts w:ascii="Symbol" w:hAnsi="Symbol"/>
      </w:rPr>
    </w:lvl>
    <w:lvl w:ilvl="8" w:tplc="2E60A3B8">
      <w:start w:val="1"/>
      <w:numFmt w:val="bullet"/>
      <w:lvlText w:val=""/>
      <w:lvlJc w:val="left"/>
      <w:pPr>
        <w:ind w:left="720" w:hanging="360"/>
      </w:pPr>
      <w:rPr>
        <w:rFonts w:ascii="Symbol" w:hAnsi="Symbol"/>
      </w:rPr>
    </w:lvl>
  </w:abstractNum>
  <w:abstractNum w:abstractNumId="23" w15:restartNumberingAfterBreak="0">
    <w:nsid w:val="5C4D3891"/>
    <w:multiLevelType w:val="hybridMultilevel"/>
    <w:tmpl w:val="81F87668"/>
    <w:lvl w:ilvl="0" w:tplc="F9F6EFDA">
      <w:start w:val="1"/>
      <w:numFmt w:val="bullet"/>
      <w:lvlText w:val=""/>
      <w:lvlJc w:val="left"/>
      <w:pPr>
        <w:ind w:left="720" w:hanging="360"/>
      </w:pPr>
      <w:rPr>
        <w:rFonts w:ascii="Symbol" w:hAnsi="Symbol"/>
      </w:rPr>
    </w:lvl>
    <w:lvl w:ilvl="1" w:tplc="2450807C">
      <w:start w:val="1"/>
      <w:numFmt w:val="bullet"/>
      <w:lvlText w:val=""/>
      <w:lvlJc w:val="left"/>
      <w:pPr>
        <w:ind w:left="720" w:hanging="360"/>
      </w:pPr>
      <w:rPr>
        <w:rFonts w:ascii="Symbol" w:hAnsi="Symbol"/>
      </w:rPr>
    </w:lvl>
    <w:lvl w:ilvl="2" w:tplc="AB40650C">
      <w:start w:val="1"/>
      <w:numFmt w:val="bullet"/>
      <w:lvlText w:val=""/>
      <w:lvlJc w:val="left"/>
      <w:pPr>
        <w:ind w:left="720" w:hanging="360"/>
      </w:pPr>
      <w:rPr>
        <w:rFonts w:ascii="Symbol" w:hAnsi="Symbol"/>
      </w:rPr>
    </w:lvl>
    <w:lvl w:ilvl="3" w:tplc="F1284D82">
      <w:start w:val="1"/>
      <w:numFmt w:val="bullet"/>
      <w:lvlText w:val=""/>
      <w:lvlJc w:val="left"/>
      <w:pPr>
        <w:ind w:left="720" w:hanging="360"/>
      </w:pPr>
      <w:rPr>
        <w:rFonts w:ascii="Symbol" w:hAnsi="Symbol"/>
      </w:rPr>
    </w:lvl>
    <w:lvl w:ilvl="4" w:tplc="C97E6522">
      <w:start w:val="1"/>
      <w:numFmt w:val="bullet"/>
      <w:lvlText w:val=""/>
      <w:lvlJc w:val="left"/>
      <w:pPr>
        <w:ind w:left="720" w:hanging="360"/>
      </w:pPr>
      <w:rPr>
        <w:rFonts w:ascii="Symbol" w:hAnsi="Symbol"/>
      </w:rPr>
    </w:lvl>
    <w:lvl w:ilvl="5" w:tplc="38603BE6">
      <w:start w:val="1"/>
      <w:numFmt w:val="bullet"/>
      <w:lvlText w:val=""/>
      <w:lvlJc w:val="left"/>
      <w:pPr>
        <w:ind w:left="720" w:hanging="360"/>
      </w:pPr>
      <w:rPr>
        <w:rFonts w:ascii="Symbol" w:hAnsi="Symbol"/>
      </w:rPr>
    </w:lvl>
    <w:lvl w:ilvl="6" w:tplc="5BFC56C0">
      <w:start w:val="1"/>
      <w:numFmt w:val="bullet"/>
      <w:lvlText w:val=""/>
      <w:lvlJc w:val="left"/>
      <w:pPr>
        <w:ind w:left="720" w:hanging="360"/>
      </w:pPr>
      <w:rPr>
        <w:rFonts w:ascii="Symbol" w:hAnsi="Symbol"/>
      </w:rPr>
    </w:lvl>
    <w:lvl w:ilvl="7" w:tplc="94FAA3C2">
      <w:start w:val="1"/>
      <w:numFmt w:val="bullet"/>
      <w:lvlText w:val=""/>
      <w:lvlJc w:val="left"/>
      <w:pPr>
        <w:ind w:left="720" w:hanging="360"/>
      </w:pPr>
      <w:rPr>
        <w:rFonts w:ascii="Symbol" w:hAnsi="Symbol"/>
      </w:rPr>
    </w:lvl>
    <w:lvl w:ilvl="8" w:tplc="EF901D4E">
      <w:start w:val="1"/>
      <w:numFmt w:val="bullet"/>
      <w:lvlText w:val=""/>
      <w:lvlJc w:val="left"/>
      <w:pPr>
        <w:ind w:left="720" w:hanging="360"/>
      </w:pPr>
      <w:rPr>
        <w:rFonts w:ascii="Symbol" w:hAnsi="Symbol"/>
      </w:rPr>
    </w:lvl>
  </w:abstractNum>
  <w:abstractNum w:abstractNumId="24" w15:restartNumberingAfterBreak="0">
    <w:nsid w:val="5D4F77F8"/>
    <w:multiLevelType w:val="hybridMultilevel"/>
    <w:tmpl w:val="4FA6F1FC"/>
    <w:lvl w:ilvl="0" w:tplc="E0060508">
      <w:start w:val="1"/>
      <w:numFmt w:val="bullet"/>
      <w:lvlText w:val=""/>
      <w:lvlJc w:val="left"/>
      <w:pPr>
        <w:ind w:left="720" w:hanging="360"/>
      </w:pPr>
      <w:rPr>
        <w:rFonts w:ascii="Symbol" w:hAnsi="Symbol"/>
      </w:rPr>
    </w:lvl>
    <w:lvl w:ilvl="1" w:tplc="7584C81E">
      <w:start w:val="1"/>
      <w:numFmt w:val="bullet"/>
      <w:lvlText w:val=""/>
      <w:lvlJc w:val="left"/>
      <w:pPr>
        <w:ind w:left="720" w:hanging="360"/>
      </w:pPr>
      <w:rPr>
        <w:rFonts w:ascii="Symbol" w:hAnsi="Symbol"/>
      </w:rPr>
    </w:lvl>
    <w:lvl w:ilvl="2" w:tplc="AE8A65D0">
      <w:start w:val="1"/>
      <w:numFmt w:val="bullet"/>
      <w:lvlText w:val=""/>
      <w:lvlJc w:val="left"/>
      <w:pPr>
        <w:ind w:left="720" w:hanging="360"/>
      </w:pPr>
      <w:rPr>
        <w:rFonts w:ascii="Symbol" w:hAnsi="Symbol"/>
      </w:rPr>
    </w:lvl>
    <w:lvl w:ilvl="3" w:tplc="6518CAFC">
      <w:start w:val="1"/>
      <w:numFmt w:val="bullet"/>
      <w:lvlText w:val=""/>
      <w:lvlJc w:val="left"/>
      <w:pPr>
        <w:ind w:left="720" w:hanging="360"/>
      </w:pPr>
      <w:rPr>
        <w:rFonts w:ascii="Symbol" w:hAnsi="Symbol"/>
      </w:rPr>
    </w:lvl>
    <w:lvl w:ilvl="4" w:tplc="ADC27EC4">
      <w:start w:val="1"/>
      <w:numFmt w:val="bullet"/>
      <w:lvlText w:val=""/>
      <w:lvlJc w:val="left"/>
      <w:pPr>
        <w:ind w:left="720" w:hanging="360"/>
      </w:pPr>
      <w:rPr>
        <w:rFonts w:ascii="Symbol" w:hAnsi="Symbol"/>
      </w:rPr>
    </w:lvl>
    <w:lvl w:ilvl="5" w:tplc="B5E21A7C">
      <w:start w:val="1"/>
      <w:numFmt w:val="bullet"/>
      <w:lvlText w:val=""/>
      <w:lvlJc w:val="left"/>
      <w:pPr>
        <w:ind w:left="720" w:hanging="360"/>
      </w:pPr>
      <w:rPr>
        <w:rFonts w:ascii="Symbol" w:hAnsi="Symbol"/>
      </w:rPr>
    </w:lvl>
    <w:lvl w:ilvl="6" w:tplc="62B6343E">
      <w:start w:val="1"/>
      <w:numFmt w:val="bullet"/>
      <w:lvlText w:val=""/>
      <w:lvlJc w:val="left"/>
      <w:pPr>
        <w:ind w:left="720" w:hanging="360"/>
      </w:pPr>
      <w:rPr>
        <w:rFonts w:ascii="Symbol" w:hAnsi="Symbol"/>
      </w:rPr>
    </w:lvl>
    <w:lvl w:ilvl="7" w:tplc="9C642046">
      <w:start w:val="1"/>
      <w:numFmt w:val="bullet"/>
      <w:lvlText w:val=""/>
      <w:lvlJc w:val="left"/>
      <w:pPr>
        <w:ind w:left="720" w:hanging="360"/>
      </w:pPr>
      <w:rPr>
        <w:rFonts w:ascii="Symbol" w:hAnsi="Symbol"/>
      </w:rPr>
    </w:lvl>
    <w:lvl w:ilvl="8" w:tplc="A8125242">
      <w:start w:val="1"/>
      <w:numFmt w:val="bullet"/>
      <w:lvlText w:val=""/>
      <w:lvlJc w:val="left"/>
      <w:pPr>
        <w:ind w:left="720" w:hanging="360"/>
      </w:pPr>
      <w:rPr>
        <w:rFonts w:ascii="Symbol" w:hAnsi="Symbol"/>
      </w:rPr>
    </w:lvl>
  </w:abstractNum>
  <w:abstractNum w:abstractNumId="25" w15:restartNumberingAfterBreak="0">
    <w:nsid w:val="643171F6"/>
    <w:multiLevelType w:val="hybridMultilevel"/>
    <w:tmpl w:val="54FCDC6C"/>
    <w:lvl w:ilvl="0" w:tplc="C8FA97D6">
      <w:start w:val="1"/>
      <w:numFmt w:val="bullet"/>
      <w:lvlText w:val=""/>
      <w:lvlJc w:val="left"/>
      <w:pPr>
        <w:ind w:left="720" w:hanging="360"/>
      </w:pPr>
      <w:rPr>
        <w:rFonts w:ascii="Symbol" w:hAnsi="Symbol"/>
      </w:rPr>
    </w:lvl>
    <w:lvl w:ilvl="1" w:tplc="635AD10E">
      <w:start w:val="1"/>
      <w:numFmt w:val="bullet"/>
      <w:lvlText w:val=""/>
      <w:lvlJc w:val="left"/>
      <w:pPr>
        <w:ind w:left="720" w:hanging="360"/>
      </w:pPr>
      <w:rPr>
        <w:rFonts w:ascii="Symbol" w:hAnsi="Symbol"/>
      </w:rPr>
    </w:lvl>
    <w:lvl w:ilvl="2" w:tplc="A0C8BFCA">
      <w:start w:val="1"/>
      <w:numFmt w:val="bullet"/>
      <w:lvlText w:val=""/>
      <w:lvlJc w:val="left"/>
      <w:pPr>
        <w:ind w:left="720" w:hanging="360"/>
      </w:pPr>
      <w:rPr>
        <w:rFonts w:ascii="Symbol" w:hAnsi="Symbol"/>
      </w:rPr>
    </w:lvl>
    <w:lvl w:ilvl="3" w:tplc="2D744866">
      <w:start w:val="1"/>
      <w:numFmt w:val="bullet"/>
      <w:lvlText w:val=""/>
      <w:lvlJc w:val="left"/>
      <w:pPr>
        <w:ind w:left="720" w:hanging="360"/>
      </w:pPr>
      <w:rPr>
        <w:rFonts w:ascii="Symbol" w:hAnsi="Symbol"/>
      </w:rPr>
    </w:lvl>
    <w:lvl w:ilvl="4" w:tplc="ED7676FC">
      <w:start w:val="1"/>
      <w:numFmt w:val="bullet"/>
      <w:lvlText w:val=""/>
      <w:lvlJc w:val="left"/>
      <w:pPr>
        <w:ind w:left="720" w:hanging="360"/>
      </w:pPr>
      <w:rPr>
        <w:rFonts w:ascii="Symbol" w:hAnsi="Symbol"/>
      </w:rPr>
    </w:lvl>
    <w:lvl w:ilvl="5" w:tplc="26F27ACA">
      <w:start w:val="1"/>
      <w:numFmt w:val="bullet"/>
      <w:lvlText w:val=""/>
      <w:lvlJc w:val="left"/>
      <w:pPr>
        <w:ind w:left="720" w:hanging="360"/>
      </w:pPr>
      <w:rPr>
        <w:rFonts w:ascii="Symbol" w:hAnsi="Symbol"/>
      </w:rPr>
    </w:lvl>
    <w:lvl w:ilvl="6" w:tplc="FCE6CD88">
      <w:start w:val="1"/>
      <w:numFmt w:val="bullet"/>
      <w:lvlText w:val=""/>
      <w:lvlJc w:val="left"/>
      <w:pPr>
        <w:ind w:left="720" w:hanging="360"/>
      </w:pPr>
      <w:rPr>
        <w:rFonts w:ascii="Symbol" w:hAnsi="Symbol"/>
      </w:rPr>
    </w:lvl>
    <w:lvl w:ilvl="7" w:tplc="5AFA9292">
      <w:start w:val="1"/>
      <w:numFmt w:val="bullet"/>
      <w:lvlText w:val=""/>
      <w:lvlJc w:val="left"/>
      <w:pPr>
        <w:ind w:left="720" w:hanging="360"/>
      </w:pPr>
      <w:rPr>
        <w:rFonts w:ascii="Symbol" w:hAnsi="Symbol"/>
      </w:rPr>
    </w:lvl>
    <w:lvl w:ilvl="8" w:tplc="5BB81A4E">
      <w:start w:val="1"/>
      <w:numFmt w:val="bullet"/>
      <w:lvlText w:val=""/>
      <w:lvlJc w:val="left"/>
      <w:pPr>
        <w:ind w:left="720" w:hanging="360"/>
      </w:pPr>
      <w:rPr>
        <w:rFonts w:ascii="Symbol" w:hAnsi="Symbol"/>
      </w:rPr>
    </w:lvl>
  </w:abstractNum>
  <w:abstractNum w:abstractNumId="26" w15:restartNumberingAfterBreak="0">
    <w:nsid w:val="65EB3F91"/>
    <w:multiLevelType w:val="hybridMultilevel"/>
    <w:tmpl w:val="9FAAC348"/>
    <w:lvl w:ilvl="0" w:tplc="3A54FA7E">
      <w:start w:val="1"/>
      <w:numFmt w:val="bullet"/>
      <w:lvlText w:val=""/>
      <w:lvlJc w:val="left"/>
      <w:pPr>
        <w:ind w:left="720" w:hanging="360"/>
      </w:pPr>
      <w:rPr>
        <w:rFonts w:ascii="Symbol" w:hAnsi="Symbol"/>
      </w:rPr>
    </w:lvl>
    <w:lvl w:ilvl="1" w:tplc="41442414">
      <w:start w:val="1"/>
      <w:numFmt w:val="bullet"/>
      <w:lvlText w:val=""/>
      <w:lvlJc w:val="left"/>
      <w:pPr>
        <w:ind w:left="720" w:hanging="360"/>
      </w:pPr>
      <w:rPr>
        <w:rFonts w:ascii="Symbol" w:hAnsi="Symbol"/>
      </w:rPr>
    </w:lvl>
    <w:lvl w:ilvl="2" w:tplc="5524C9C2">
      <w:start w:val="1"/>
      <w:numFmt w:val="bullet"/>
      <w:lvlText w:val=""/>
      <w:lvlJc w:val="left"/>
      <w:pPr>
        <w:ind w:left="720" w:hanging="360"/>
      </w:pPr>
      <w:rPr>
        <w:rFonts w:ascii="Symbol" w:hAnsi="Symbol"/>
      </w:rPr>
    </w:lvl>
    <w:lvl w:ilvl="3" w:tplc="A728299A">
      <w:start w:val="1"/>
      <w:numFmt w:val="bullet"/>
      <w:lvlText w:val=""/>
      <w:lvlJc w:val="left"/>
      <w:pPr>
        <w:ind w:left="720" w:hanging="360"/>
      </w:pPr>
      <w:rPr>
        <w:rFonts w:ascii="Symbol" w:hAnsi="Symbol"/>
      </w:rPr>
    </w:lvl>
    <w:lvl w:ilvl="4" w:tplc="6D4EB81A">
      <w:start w:val="1"/>
      <w:numFmt w:val="bullet"/>
      <w:lvlText w:val=""/>
      <w:lvlJc w:val="left"/>
      <w:pPr>
        <w:ind w:left="720" w:hanging="360"/>
      </w:pPr>
      <w:rPr>
        <w:rFonts w:ascii="Symbol" w:hAnsi="Symbol"/>
      </w:rPr>
    </w:lvl>
    <w:lvl w:ilvl="5" w:tplc="2D94EFC0">
      <w:start w:val="1"/>
      <w:numFmt w:val="bullet"/>
      <w:lvlText w:val=""/>
      <w:lvlJc w:val="left"/>
      <w:pPr>
        <w:ind w:left="720" w:hanging="360"/>
      </w:pPr>
      <w:rPr>
        <w:rFonts w:ascii="Symbol" w:hAnsi="Symbol"/>
      </w:rPr>
    </w:lvl>
    <w:lvl w:ilvl="6" w:tplc="3A4008BA">
      <w:start w:val="1"/>
      <w:numFmt w:val="bullet"/>
      <w:lvlText w:val=""/>
      <w:lvlJc w:val="left"/>
      <w:pPr>
        <w:ind w:left="720" w:hanging="360"/>
      </w:pPr>
      <w:rPr>
        <w:rFonts w:ascii="Symbol" w:hAnsi="Symbol"/>
      </w:rPr>
    </w:lvl>
    <w:lvl w:ilvl="7" w:tplc="3B00E73A">
      <w:start w:val="1"/>
      <w:numFmt w:val="bullet"/>
      <w:lvlText w:val=""/>
      <w:lvlJc w:val="left"/>
      <w:pPr>
        <w:ind w:left="720" w:hanging="360"/>
      </w:pPr>
      <w:rPr>
        <w:rFonts w:ascii="Symbol" w:hAnsi="Symbol"/>
      </w:rPr>
    </w:lvl>
    <w:lvl w:ilvl="8" w:tplc="2D3CD8D6">
      <w:start w:val="1"/>
      <w:numFmt w:val="bullet"/>
      <w:lvlText w:val=""/>
      <w:lvlJc w:val="left"/>
      <w:pPr>
        <w:ind w:left="720" w:hanging="360"/>
      </w:pPr>
      <w:rPr>
        <w:rFonts w:ascii="Symbol" w:hAnsi="Symbol"/>
      </w:rPr>
    </w:lvl>
  </w:abstractNum>
  <w:abstractNum w:abstractNumId="27" w15:restartNumberingAfterBreak="0">
    <w:nsid w:val="67E33DA3"/>
    <w:multiLevelType w:val="hybridMultilevel"/>
    <w:tmpl w:val="A2D0AA36"/>
    <w:lvl w:ilvl="0" w:tplc="66E850B4">
      <w:start w:val="1"/>
      <w:numFmt w:val="bullet"/>
      <w:lvlText w:val=""/>
      <w:lvlJc w:val="left"/>
      <w:pPr>
        <w:ind w:left="720" w:hanging="360"/>
      </w:pPr>
      <w:rPr>
        <w:rFonts w:ascii="Symbol" w:hAnsi="Symbol"/>
      </w:rPr>
    </w:lvl>
    <w:lvl w:ilvl="1" w:tplc="960A809E">
      <w:start w:val="1"/>
      <w:numFmt w:val="bullet"/>
      <w:lvlText w:val=""/>
      <w:lvlJc w:val="left"/>
      <w:pPr>
        <w:ind w:left="720" w:hanging="360"/>
      </w:pPr>
      <w:rPr>
        <w:rFonts w:ascii="Symbol" w:hAnsi="Symbol"/>
      </w:rPr>
    </w:lvl>
    <w:lvl w:ilvl="2" w:tplc="C7C69D34">
      <w:start w:val="1"/>
      <w:numFmt w:val="bullet"/>
      <w:lvlText w:val=""/>
      <w:lvlJc w:val="left"/>
      <w:pPr>
        <w:ind w:left="720" w:hanging="360"/>
      </w:pPr>
      <w:rPr>
        <w:rFonts w:ascii="Symbol" w:hAnsi="Symbol"/>
      </w:rPr>
    </w:lvl>
    <w:lvl w:ilvl="3" w:tplc="3EE4305A">
      <w:start w:val="1"/>
      <w:numFmt w:val="bullet"/>
      <w:lvlText w:val=""/>
      <w:lvlJc w:val="left"/>
      <w:pPr>
        <w:ind w:left="720" w:hanging="360"/>
      </w:pPr>
      <w:rPr>
        <w:rFonts w:ascii="Symbol" w:hAnsi="Symbol"/>
      </w:rPr>
    </w:lvl>
    <w:lvl w:ilvl="4" w:tplc="5C1864A0">
      <w:start w:val="1"/>
      <w:numFmt w:val="bullet"/>
      <w:lvlText w:val=""/>
      <w:lvlJc w:val="left"/>
      <w:pPr>
        <w:ind w:left="720" w:hanging="360"/>
      </w:pPr>
      <w:rPr>
        <w:rFonts w:ascii="Symbol" w:hAnsi="Symbol"/>
      </w:rPr>
    </w:lvl>
    <w:lvl w:ilvl="5" w:tplc="A87E62B2">
      <w:start w:val="1"/>
      <w:numFmt w:val="bullet"/>
      <w:lvlText w:val=""/>
      <w:lvlJc w:val="left"/>
      <w:pPr>
        <w:ind w:left="720" w:hanging="360"/>
      </w:pPr>
      <w:rPr>
        <w:rFonts w:ascii="Symbol" w:hAnsi="Symbol"/>
      </w:rPr>
    </w:lvl>
    <w:lvl w:ilvl="6" w:tplc="CC80CDCA">
      <w:start w:val="1"/>
      <w:numFmt w:val="bullet"/>
      <w:lvlText w:val=""/>
      <w:lvlJc w:val="left"/>
      <w:pPr>
        <w:ind w:left="720" w:hanging="360"/>
      </w:pPr>
      <w:rPr>
        <w:rFonts w:ascii="Symbol" w:hAnsi="Symbol"/>
      </w:rPr>
    </w:lvl>
    <w:lvl w:ilvl="7" w:tplc="4A44A6BA">
      <w:start w:val="1"/>
      <w:numFmt w:val="bullet"/>
      <w:lvlText w:val=""/>
      <w:lvlJc w:val="left"/>
      <w:pPr>
        <w:ind w:left="720" w:hanging="360"/>
      </w:pPr>
      <w:rPr>
        <w:rFonts w:ascii="Symbol" w:hAnsi="Symbol"/>
      </w:rPr>
    </w:lvl>
    <w:lvl w:ilvl="8" w:tplc="DC38DB9E">
      <w:start w:val="1"/>
      <w:numFmt w:val="bullet"/>
      <w:lvlText w:val=""/>
      <w:lvlJc w:val="left"/>
      <w:pPr>
        <w:ind w:left="720" w:hanging="360"/>
      </w:pPr>
      <w:rPr>
        <w:rFonts w:ascii="Symbol" w:hAnsi="Symbol"/>
      </w:rPr>
    </w:lvl>
  </w:abstractNum>
  <w:abstractNum w:abstractNumId="28" w15:restartNumberingAfterBreak="0">
    <w:nsid w:val="6DC31409"/>
    <w:multiLevelType w:val="hybridMultilevel"/>
    <w:tmpl w:val="90F0D862"/>
    <w:lvl w:ilvl="0" w:tplc="C15A1422">
      <w:start w:val="1"/>
      <w:numFmt w:val="bullet"/>
      <w:lvlText w:val=""/>
      <w:lvlJc w:val="left"/>
      <w:pPr>
        <w:ind w:left="720" w:hanging="360"/>
      </w:pPr>
      <w:rPr>
        <w:rFonts w:ascii="Symbol" w:hAnsi="Symbol"/>
      </w:rPr>
    </w:lvl>
    <w:lvl w:ilvl="1" w:tplc="CC6A96A4">
      <w:start w:val="1"/>
      <w:numFmt w:val="bullet"/>
      <w:lvlText w:val=""/>
      <w:lvlJc w:val="left"/>
      <w:pPr>
        <w:ind w:left="720" w:hanging="360"/>
      </w:pPr>
      <w:rPr>
        <w:rFonts w:ascii="Symbol" w:hAnsi="Symbol"/>
      </w:rPr>
    </w:lvl>
    <w:lvl w:ilvl="2" w:tplc="9DDA2E32">
      <w:start w:val="1"/>
      <w:numFmt w:val="bullet"/>
      <w:lvlText w:val=""/>
      <w:lvlJc w:val="left"/>
      <w:pPr>
        <w:ind w:left="720" w:hanging="360"/>
      </w:pPr>
      <w:rPr>
        <w:rFonts w:ascii="Symbol" w:hAnsi="Symbol"/>
      </w:rPr>
    </w:lvl>
    <w:lvl w:ilvl="3" w:tplc="B59A5B0C">
      <w:start w:val="1"/>
      <w:numFmt w:val="bullet"/>
      <w:lvlText w:val=""/>
      <w:lvlJc w:val="left"/>
      <w:pPr>
        <w:ind w:left="720" w:hanging="360"/>
      </w:pPr>
      <w:rPr>
        <w:rFonts w:ascii="Symbol" w:hAnsi="Symbol"/>
      </w:rPr>
    </w:lvl>
    <w:lvl w:ilvl="4" w:tplc="3154A942">
      <w:start w:val="1"/>
      <w:numFmt w:val="bullet"/>
      <w:lvlText w:val=""/>
      <w:lvlJc w:val="left"/>
      <w:pPr>
        <w:ind w:left="720" w:hanging="360"/>
      </w:pPr>
      <w:rPr>
        <w:rFonts w:ascii="Symbol" w:hAnsi="Symbol"/>
      </w:rPr>
    </w:lvl>
    <w:lvl w:ilvl="5" w:tplc="CFB4DDBA">
      <w:start w:val="1"/>
      <w:numFmt w:val="bullet"/>
      <w:lvlText w:val=""/>
      <w:lvlJc w:val="left"/>
      <w:pPr>
        <w:ind w:left="720" w:hanging="360"/>
      </w:pPr>
      <w:rPr>
        <w:rFonts w:ascii="Symbol" w:hAnsi="Symbol"/>
      </w:rPr>
    </w:lvl>
    <w:lvl w:ilvl="6" w:tplc="CD70D94A">
      <w:start w:val="1"/>
      <w:numFmt w:val="bullet"/>
      <w:lvlText w:val=""/>
      <w:lvlJc w:val="left"/>
      <w:pPr>
        <w:ind w:left="720" w:hanging="360"/>
      </w:pPr>
      <w:rPr>
        <w:rFonts w:ascii="Symbol" w:hAnsi="Symbol"/>
      </w:rPr>
    </w:lvl>
    <w:lvl w:ilvl="7" w:tplc="65C25314">
      <w:start w:val="1"/>
      <w:numFmt w:val="bullet"/>
      <w:lvlText w:val=""/>
      <w:lvlJc w:val="left"/>
      <w:pPr>
        <w:ind w:left="720" w:hanging="360"/>
      </w:pPr>
      <w:rPr>
        <w:rFonts w:ascii="Symbol" w:hAnsi="Symbol"/>
      </w:rPr>
    </w:lvl>
    <w:lvl w:ilvl="8" w:tplc="93443754">
      <w:start w:val="1"/>
      <w:numFmt w:val="bullet"/>
      <w:lvlText w:val=""/>
      <w:lvlJc w:val="left"/>
      <w:pPr>
        <w:ind w:left="720" w:hanging="360"/>
      </w:pPr>
      <w:rPr>
        <w:rFonts w:ascii="Symbol" w:hAnsi="Symbol"/>
      </w:rPr>
    </w:lvl>
  </w:abstractNum>
  <w:abstractNum w:abstractNumId="29" w15:restartNumberingAfterBreak="0">
    <w:nsid w:val="6F7B0490"/>
    <w:multiLevelType w:val="hybridMultilevel"/>
    <w:tmpl w:val="645472FC"/>
    <w:lvl w:ilvl="0" w:tplc="8738E070">
      <w:start w:val="1"/>
      <w:numFmt w:val="bullet"/>
      <w:lvlText w:val=""/>
      <w:lvlJc w:val="left"/>
      <w:pPr>
        <w:ind w:left="720" w:hanging="360"/>
      </w:pPr>
      <w:rPr>
        <w:rFonts w:ascii="Symbol" w:hAnsi="Symbol"/>
      </w:rPr>
    </w:lvl>
    <w:lvl w:ilvl="1" w:tplc="B19094DA">
      <w:start w:val="1"/>
      <w:numFmt w:val="bullet"/>
      <w:lvlText w:val=""/>
      <w:lvlJc w:val="left"/>
      <w:pPr>
        <w:ind w:left="720" w:hanging="360"/>
      </w:pPr>
      <w:rPr>
        <w:rFonts w:ascii="Symbol" w:hAnsi="Symbol"/>
      </w:rPr>
    </w:lvl>
    <w:lvl w:ilvl="2" w:tplc="E81CFF36">
      <w:start w:val="1"/>
      <w:numFmt w:val="bullet"/>
      <w:lvlText w:val=""/>
      <w:lvlJc w:val="left"/>
      <w:pPr>
        <w:ind w:left="720" w:hanging="360"/>
      </w:pPr>
      <w:rPr>
        <w:rFonts w:ascii="Symbol" w:hAnsi="Symbol"/>
      </w:rPr>
    </w:lvl>
    <w:lvl w:ilvl="3" w:tplc="509E5354">
      <w:start w:val="1"/>
      <w:numFmt w:val="bullet"/>
      <w:lvlText w:val=""/>
      <w:lvlJc w:val="left"/>
      <w:pPr>
        <w:ind w:left="720" w:hanging="360"/>
      </w:pPr>
      <w:rPr>
        <w:rFonts w:ascii="Symbol" w:hAnsi="Symbol"/>
      </w:rPr>
    </w:lvl>
    <w:lvl w:ilvl="4" w:tplc="22CA0E7E">
      <w:start w:val="1"/>
      <w:numFmt w:val="bullet"/>
      <w:lvlText w:val=""/>
      <w:lvlJc w:val="left"/>
      <w:pPr>
        <w:ind w:left="720" w:hanging="360"/>
      </w:pPr>
      <w:rPr>
        <w:rFonts w:ascii="Symbol" w:hAnsi="Symbol"/>
      </w:rPr>
    </w:lvl>
    <w:lvl w:ilvl="5" w:tplc="5F6894C0">
      <w:start w:val="1"/>
      <w:numFmt w:val="bullet"/>
      <w:lvlText w:val=""/>
      <w:lvlJc w:val="left"/>
      <w:pPr>
        <w:ind w:left="720" w:hanging="360"/>
      </w:pPr>
      <w:rPr>
        <w:rFonts w:ascii="Symbol" w:hAnsi="Symbol"/>
      </w:rPr>
    </w:lvl>
    <w:lvl w:ilvl="6" w:tplc="01822618">
      <w:start w:val="1"/>
      <w:numFmt w:val="bullet"/>
      <w:lvlText w:val=""/>
      <w:lvlJc w:val="left"/>
      <w:pPr>
        <w:ind w:left="720" w:hanging="360"/>
      </w:pPr>
      <w:rPr>
        <w:rFonts w:ascii="Symbol" w:hAnsi="Symbol"/>
      </w:rPr>
    </w:lvl>
    <w:lvl w:ilvl="7" w:tplc="AB4883BC">
      <w:start w:val="1"/>
      <w:numFmt w:val="bullet"/>
      <w:lvlText w:val=""/>
      <w:lvlJc w:val="left"/>
      <w:pPr>
        <w:ind w:left="720" w:hanging="360"/>
      </w:pPr>
      <w:rPr>
        <w:rFonts w:ascii="Symbol" w:hAnsi="Symbol"/>
      </w:rPr>
    </w:lvl>
    <w:lvl w:ilvl="8" w:tplc="2F7E7270">
      <w:start w:val="1"/>
      <w:numFmt w:val="bullet"/>
      <w:lvlText w:val=""/>
      <w:lvlJc w:val="left"/>
      <w:pPr>
        <w:ind w:left="720" w:hanging="360"/>
      </w:pPr>
      <w:rPr>
        <w:rFonts w:ascii="Symbol" w:hAnsi="Symbol"/>
      </w:rPr>
    </w:lvl>
  </w:abstractNum>
  <w:abstractNum w:abstractNumId="30" w15:restartNumberingAfterBreak="0">
    <w:nsid w:val="70891384"/>
    <w:multiLevelType w:val="hybridMultilevel"/>
    <w:tmpl w:val="CB08A028"/>
    <w:lvl w:ilvl="0" w:tplc="8C40EEC0">
      <w:start w:val="1"/>
      <w:numFmt w:val="bullet"/>
      <w:lvlText w:val=""/>
      <w:lvlJc w:val="left"/>
      <w:pPr>
        <w:ind w:left="720" w:hanging="360"/>
      </w:pPr>
      <w:rPr>
        <w:rFonts w:ascii="Symbol" w:hAnsi="Symbol"/>
      </w:rPr>
    </w:lvl>
    <w:lvl w:ilvl="1" w:tplc="E0640456">
      <w:start w:val="1"/>
      <w:numFmt w:val="bullet"/>
      <w:lvlText w:val=""/>
      <w:lvlJc w:val="left"/>
      <w:pPr>
        <w:ind w:left="720" w:hanging="360"/>
      </w:pPr>
      <w:rPr>
        <w:rFonts w:ascii="Symbol" w:hAnsi="Symbol"/>
      </w:rPr>
    </w:lvl>
    <w:lvl w:ilvl="2" w:tplc="AF549FD0">
      <w:start w:val="1"/>
      <w:numFmt w:val="bullet"/>
      <w:lvlText w:val=""/>
      <w:lvlJc w:val="left"/>
      <w:pPr>
        <w:ind w:left="720" w:hanging="360"/>
      </w:pPr>
      <w:rPr>
        <w:rFonts w:ascii="Symbol" w:hAnsi="Symbol"/>
      </w:rPr>
    </w:lvl>
    <w:lvl w:ilvl="3" w:tplc="9E90A9C6">
      <w:start w:val="1"/>
      <w:numFmt w:val="bullet"/>
      <w:lvlText w:val=""/>
      <w:lvlJc w:val="left"/>
      <w:pPr>
        <w:ind w:left="720" w:hanging="360"/>
      </w:pPr>
      <w:rPr>
        <w:rFonts w:ascii="Symbol" w:hAnsi="Symbol"/>
      </w:rPr>
    </w:lvl>
    <w:lvl w:ilvl="4" w:tplc="97CCFE16">
      <w:start w:val="1"/>
      <w:numFmt w:val="bullet"/>
      <w:lvlText w:val=""/>
      <w:lvlJc w:val="left"/>
      <w:pPr>
        <w:ind w:left="720" w:hanging="360"/>
      </w:pPr>
      <w:rPr>
        <w:rFonts w:ascii="Symbol" w:hAnsi="Symbol"/>
      </w:rPr>
    </w:lvl>
    <w:lvl w:ilvl="5" w:tplc="5652DB7C">
      <w:start w:val="1"/>
      <w:numFmt w:val="bullet"/>
      <w:lvlText w:val=""/>
      <w:lvlJc w:val="left"/>
      <w:pPr>
        <w:ind w:left="720" w:hanging="360"/>
      </w:pPr>
      <w:rPr>
        <w:rFonts w:ascii="Symbol" w:hAnsi="Symbol"/>
      </w:rPr>
    </w:lvl>
    <w:lvl w:ilvl="6" w:tplc="D326F436">
      <w:start w:val="1"/>
      <w:numFmt w:val="bullet"/>
      <w:lvlText w:val=""/>
      <w:lvlJc w:val="left"/>
      <w:pPr>
        <w:ind w:left="720" w:hanging="360"/>
      </w:pPr>
      <w:rPr>
        <w:rFonts w:ascii="Symbol" w:hAnsi="Symbol"/>
      </w:rPr>
    </w:lvl>
    <w:lvl w:ilvl="7" w:tplc="5128C6CE">
      <w:start w:val="1"/>
      <w:numFmt w:val="bullet"/>
      <w:lvlText w:val=""/>
      <w:lvlJc w:val="left"/>
      <w:pPr>
        <w:ind w:left="720" w:hanging="360"/>
      </w:pPr>
      <w:rPr>
        <w:rFonts w:ascii="Symbol" w:hAnsi="Symbol"/>
      </w:rPr>
    </w:lvl>
    <w:lvl w:ilvl="8" w:tplc="8102ABDA">
      <w:start w:val="1"/>
      <w:numFmt w:val="bullet"/>
      <w:lvlText w:val=""/>
      <w:lvlJc w:val="left"/>
      <w:pPr>
        <w:ind w:left="720" w:hanging="360"/>
      </w:pPr>
      <w:rPr>
        <w:rFonts w:ascii="Symbol" w:hAnsi="Symbol"/>
      </w:rPr>
    </w:lvl>
  </w:abstractNum>
  <w:abstractNum w:abstractNumId="31" w15:restartNumberingAfterBreak="0">
    <w:nsid w:val="73567CDE"/>
    <w:multiLevelType w:val="hybridMultilevel"/>
    <w:tmpl w:val="2D6AB052"/>
    <w:lvl w:ilvl="0" w:tplc="BC242718">
      <w:start w:val="1"/>
      <w:numFmt w:val="bullet"/>
      <w:lvlText w:val=""/>
      <w:lvlJc w:val="left"/>
      <w:pPr>
        <w:ind w:left="720" w:hanging="360"/>
      </w:pPr>
      <w:rPr>
        <w:rFonts w:ascii="Symbol" w:hAnsi="Symbol"/>
      </w:rPr>
    </w:lvl>
    <w:lvl w:ilvl="1" w:tplc="26C23BBA">
      <w:start w:val="1"/>
      <w:numFmt w:val="bullet"/>
      <w:lvlText w:val=""/>
      <w:lvlJc w:val="left"/>
      <w:pPr>
        <w:ind w:left="720" w:hanging="360"/>
      </w:pPr>
      <w:rPr>
        <w:rFonts w:ascii="Symbol" w:hAnsi="Symbol"/>
      </w:rPr>
    </w:lvl>
    <w:lvl w:ilvl="2" w:tplc="BC72F770">
      <w:start w:val="1"/>
      <w:numFmt w:val="bullet"/>
      <w:lvlText w:val=""/>
      <w:lvlJc w:val="left"/>
      <w:pPr>
        <w:ind w:left="720" w:hanging="360"/>
      </w:pPr>
      <w:rPr>
        <w:rFonts w:ascii="Symbol" w:hAnsi="Symbol"/>
      </w:rPr>
    </w:lvl>
    <w:lvl w:ilvl="3" w:tplc="15CEDE02">
      <w:start w:val="1"/>
      <w:numFmt w:val="bullet"/>
      <w:lvlText w:val=""/>
      <w:lvlJc w:val="left"/>
      <w:pPr>
        <w:ind w:left="720" w:hanging="360"/>
      </w:pPr>
      <w:rPr>
        <w:rFonts w:ascii="Symbol" w:hAnsi="Symbol"/>
      </w:rPr>
    </w:lvl>
    <w:lvl w:ilvl="4" w:tplc="8D98939C">
      <w:start w:val="1"/>
      <w:numFmt w:val="bullet"/>
      <w:lvlText w:val=""/>
      <w:lvlJc w:val="left"/>
      <w:pPr>
        <w:ind w:left="720" w:hanging="360"/>
      </w:pPr>
      <w:rPr>
        <w:rFonts w:ascii="Symbol" w:hAnsi="Symbol"/>
      </w:rPr>
    </w:lvl>
    <w:lvl w:ilvl="5" w:tplc="377AD5D6">
      <w:start w:val="1"/>
      <w:numFmt w:val="bullet"/>
      <w:lvlText w:val=""/>
      <w:lvlJc w:val="left"/>
      <w:pPr>
        <w:ind w:left="720" w:hanging="360"/>
      </w:pPr>
      <w:rPr>
        <w:rFonts w:ascii="Symbol" w:hAnsi="Symbol"/>
      </w:rPr>
    </w:lvl>
    <w:lvl w:ilvl="6" w:tplc="F24AC9A8">
      <w:start w:val="1"/>
      <w:numFmt w:val="bullet"/>
      <w:lvlText w:val=""/>
      <w:lvlJc w:val="left"/>
      <w:pPr>
        <w:ind w:left="720" w:hanging="360"/>
      </w:pPr>
      <w:rPr>
        <w:rFonts w:ascii="Symbol" w:hAnsi="Symbol"/>
      </w:rPr>
    </w:lvl>
    <w:lvl w:ilvl="7" w:tplc="E35CE9F8">
      <w:start w:val="1"/>
      <w:numFmt w:val="bullet"/>
      <w:lvlText w:val=""/>
      <w:lvlJc w:val="left"/>
      <w:pPr>
        <w:ind w:left="720" w:hanging="360"/>
      </w:pPr>
      <w:rPr>
        <w:rFonts w:ascii="Symbol" w:hAnsi="Symbol"/>
      </w:rPr>
    </w:lvl>
    <w:lvl w:ilvl="8" w:tplc="9650F95C">
      <w:start w:val="1"/>
      <w:numFmt w:val="bullet"/>
      <w:lvlText w:val=""/>
      <w:lvlJc w:val="left"/>
      <w:pPr>
        <w:ind w:left="720" w:hanging="360"/>
      </w:pPr>
      <w:rPr>
        <w:rFonts w:ascii="Symbol" w:hAnsi="Symbol"/>
      </w:rPr>
    </w:lvl>
  </w:abstractNum>
  <w:abstractNum w:abstractNumId="32" w15:restartNumberingAfterBreak="0">
    <w:nsid w:val="74693063"/>
    <w:multiLevelType w:val="hybridMultilevel"/>
    <w:tmpl w:val="055E5E1A"/>
    <w:lvl w:ilvl="0" w:tplc="A54CD7F0">
      <w:start w:val="1"/>
      <w:numFmt w:val="bullet"/>
      <w:lvlText w:val=""/>
      <w:lvlJc w:val="left"/>
      <w:pPr>
        <w:ind w:left="720" w:hanging="360"/>
      </w:pPr>
      <w:rPr>
        <w:rFonts w:ascii="Symbol" w:hAnsi="Symbol"/>
      </w:rPr>
    </w:lvl>
    <w:lvl w:ilvl="1" w:tplc="CB400F00">
      <w:start w:val="1"/>
      <w:numFmt w:val="bullet"/>
      <w:lvlText w:val=""/>
      <w:lvlJc w:val="left"/>
      <w:pPr>
        <w:ind w:left="720" w:hanging="360"/>
      </w:pPr>
      <w:rPr>
        <w:rFonts w:ascii="Symbol" w:hAnsi="Symbol"/>
      </w:rPr>
    </w:lvl>
    <w:lvl w:ilvl="2" w:tplc="F134E7D6">
      <w:start w:val="1"/>
      <w:numFmt w:val="bullet"/>
      <w:lvlText w:val=""/>
      <w:lvlJc w:val="left"/>
      <w:pPr>
        <w:ind w:left="720" w:hanging="360"/>
      </w:pPr>
      <w:rPr>
        <w:rFonts w:ascii="Symbol" w:hAnsi="Symbol"/>
      </w:rPr>
    </w:lvl>
    <w:lvl w:ilvl="3" w:tplc="800483CA">
      <w:start w:val="1"/>
      <w:numFmt w:val="bullet"/>
      <w:lvlText w:val=""/>
      <w:lvlJc w:val="left"/>
      <w:pPr>
        <w:ind w:left="720" w:hanging="360"/>
      </w:pPr>
      <w:rPr>
        <w:rFonts w:ascii="Symbol" w:hAnsi="Symbol"/>
      </w:rPr>
    </w:lvl>
    <w:lvl w:ilvl="4" w:tplc="76B21572">
      <w:start w:val="1"/>
      <w:numFmt w:val="bullet"/>
      <w:lvlText w:val=""/>
      <w:lvlJc w:val="left"/>
      <w:pPr>
        <w:ind w:left="720" w:hanging="360"/>
      </w:pPr>
      <w:rPr>
        <w:rFonts w:ascii="Symbol" w:hAnsi="Symbol"/>
      </w:rPr>
    </w:lvl>
    <w:lvl w:ilvl="5" w:tplc="255CABA8">
      <w:start w:val="1"/>
      <w:numFmt w:val="bullet"/>
      <w:lvlText w:val=""/>
      <w:lvlJc w:val="left"/>
      <w:pPr>
        <w:ind w:left="720" w:hanging="360"/>
      </w:pPr>
      <w:rPr>
        <w:rFonts w:ascii="Symbol" w:hAnsi="Symbol"/>
      </w:rPr>
    </w:lvl>
    <w:lvl w:ilvl="6" w:tplc="D3E20540">
      <w:start w:val="1"/>
      <w:numFmt w:val="bullet"/>
      <w:lvlText w:val=""/>
      <w:lvlJc w:val="left"/>
      <w:pPr>
        <w:ind w:left="720" w:hanging="360"/>
      </w:pPr>
      <w:rPr>
        <w:rFonts w:ascii="Symbol" w:hAnsi="Symbol"/>
      </w:rPr>
    </w:lvl>
    <w:lvl w:ilvl="7" w:tplc="EB9A3A26">
      <w:start w:val="1"/>
      <w:numFmt w:val="bullet"/>
      <w:lvlText w:val=""/>
      <w:lvlJc w:val="left"/>
      <w:pPr>
        <w:ind w:left="720" w:hanging="360"/>
      </w:pPr>
      <w:rPr>
        <w:rFonts w:ascii="Symbol" w:hAnsi="Symbol"/>
      </w:rPr>
    </w:lvl>
    <w:lvl w:ilvl="8" w:tplc="1360CA4A">
      <w:start w:val="1"/>
      <w:numFmt w:val="bullet"/>
      <w:lvlText w:val=""/>
      <w:lvlJc w:val="left"/>
      <w:pPr>
        <w:ind w:left="720" w:hanging="360"/>
      </w:pPr>
      <w:rPr>
        <w:rFonts w:ascii="Symbol" w:hAnsi="Symbol"/>
      </w:rPr>
    </w:lvl>
  </w:abstractNum>
  <w:abstractNum w:abstractNumId="33" w15:restartNumberingAfterBreak="0">
    <w:nsid w:val="783D0EB8"/>
    <w:multiLevelType w:val="hybridMultilevel"/>
    <w:tmpl w:val="9B44181E"/>
    <w:lvl w:ilvl="0" w:tplc="92F68D60">
      <w:start w:val="1"/>
      <w:numFmt w:val="bullet"/>
      <w:lvlText w:val=""/>
      <w:lvlJc w:val="left"/>
      <w:pPr>
        <w:ind w:left="720" w:hanging="360"/>
      </w:pPr>
      <w:rPr>
        <w:rFonts w:ascii="Symbol" w:hAnsi="Symbol"/>
      </w:rPr>
    </w:lvl>
    <w:lvl w:ilvl="1" w:tplc="30A808EA">
      <w:start w:val="1"/>
      <w:numFmt w:val="bullet"/>
      <w:lvlText w:val=""/>
      <w:lvlJc w:val="left"/>
      <w:pPr>
        <w:ind w:left="720" w:hanging="360"/>
      </w:pPr>
      <w:rPr>
        <w:rFonts w:ascii="Symbol" w:hAnsi="Symbol"/>
      </w:rPr>
    </w:lvl>
    <w:lvl w:ilvl="2" w:tplc="5A82B0CA">
      <w:start w:val="1"/>
      <w:numFmt w:val="bullet"/>
      <w:lvlText w:val=""/>
      <w:lvlJc w:val="left"/>
      <w:pPr>
        <w:ind w:left="720" w:hanging="360"/>
      </w:pPr>
      <w:rPr>
        <w:rFonts w:ascii="Symbol" w:hAnsi="Symbol"/>
      </w:rPr>
    </w:lvl>
    <w:lvl w:ilvl="3" w:tplc="C8CA7B58">
      <w:start w:val="1"/>
      <w:numFmt w:val="bullet"/>
      <w:lvlText w:val=""/>
      <w:lvlJc w:val="left"/>
      <w:pPr>
        <w:ind w:left="720" w:hanging="360"/>
      </w:pPr>
      <w:rPr>
        <w:rFonts w:ascii="Symbol" w:hAnsi="Symbol"/>
      </w:rPr>
    </w:lvl>
    <w:lvl w:ilvl="4" w:tplc="677C76A0">
      <w:start w:val="1"/>
      <w:numFmt w:val="bullet"/>
      <w:lvlText w:val=""/>
      <w:lvlJc w:val="left"/>
      <w:pPr>
        <w:ind w:left="720" w:hanging="360"/>
      </w:pPr>
      <w:rPr>
        <w:rFonts w:ascii="Symbol" w:hAnsi="Symbol"/>
      </w:rPr>
    </w:lvl>
    <w:lvl w:ilvl="5" w:tplc="78B07730">
      <w:start w:val="1"/>
      <w:numFmt w:val="bullet"/>
      <w:lvlText w:val=""/>
      <w:lvlJc w:val="left"/>
      <w:pPr>
        <w:ind w:left="720" w:hanging="360"/>
      </w:pPr>
      <w:rPr>
        <w:rFonts w:ascii="Symbol" w:hAnsi="Symbol"/>
      </w:rPr>
    </w:lvl>
    <w:lvl w:ilvl="6" w:tplc="0880957A">
      <w:start w:val="1"/>
      <w:numFmt w:val="bullet"/>
      <w:lvlText w:val=""/>
      <w:lvlJc w:val="left"/>
      <w:pPr>
        <w:ind w:left="720" w:hanging="360"/>
      </w:pPr>
      <w:rPr>
        <w:rFonts w:ascii="Symbol" w:hAnsi="Symbol"/>
      </w:rPr>
    </w:lvl>
    <w:lvl w:ilvl="7" w:tplc="FFF861AE">
      <w:start w:val="1"/>
      <w:numFmt w:val="bullet"/>
      <w:lvlText w:val=""/>
      <w:lvlJc w:val="left"/>
      <w:pPr>
        <w:ind w:left="720" w:hanging="360"/>
      </w:pPr>
      <w:rPr>
        <w:rFonts w:ascii="Symbol" w:hAnsi="Symbol"/>
      </w:rPr>
    </w:lvl>
    <w:lvl w:ilvl="8" w:tplc="B7327840">
      <w:start w:val="1"/>
      <w:numFmt w:val="bullet"/>
      <w:lvlText w:val=""/>
      <w:lvlJc w:val="left"/>
      <w:pPr>
        <w:ind w:left="720" w:hanging="360"/>
      </w:pPr>
      <w:rPr>
        <w:rFonts w:ascii="Symbol" w:hAnsi="Symbol"/>
      </w:rPr>
    </w:lvl>
  </w:abstractNum>
  <w:abstractNum w:abstractNumId="34" w15:restartNumberingAfterBreak="0">
    <w:nsid w:val="7DF6074B"/>
    <w:multiLevelType w:val="hybridMultilevel"/>
    <w:tmpl w:val="D098E494"/>
    <w:lvl w:ilvl="0" w:tplc="C7C66EEC">
      <w:start w:val="1"/>
      <w:numFmt w:val="bullet"/>
      <w:lvlText w:val=""/>
      <w:lvlJc w:val="left"/>
      <w:pPr>
        <w:ind w:left="720" w:hanging="360"/>
      </w:pPr>
      <w:rPr>
        <w:rFonts w:ascii="Symbol" w:hAnsi="Symbol"/>
      </w:rPr>
    </w:lvl>
    <w:lvl w:ilvl="1" w:tplc="B3CE855C">
      <w:start w:val="1"/>
      <w:numFmt w:val="bullet"/>
      <w:lvlText w:val=""/>
      <w:lvlJc w:val="left"/>
      <w:pPr>
        <w:ind w:left="720" w:hanging="360"/>
      </w:pPr>
      <w:rPr>
        <w:rFonts w:ascii="Symbol" w:hAnsi="Symbol"/>
      </w:rPr>
    </w:lvl>
    <w:lvl w:ilvl="2" w:tplc="7C3683DA">
      <w:start w:val="1"/>
      <w:numFmt w:val="bullet"/>
      <w:lvlText w:val=""/>
      <w:lvlJc w:val="left"/>
      <w:pPr>
        <w:ind w:left="720" w:hanging="360"/>
      </w:pPr>
      <w:rPr>
        <w:rFonts w:ascii="Symbol" w:hAnsi="Symbol"/>
      </w:rPr>
    </w:lvl>
    <w:lvl w:ilvl="3" w:tplc="C6DEA652">
      <w:start w:val="1"/>
      <w:numFmt w:val="bullet"/>
      <w:lvlText w:val=""/>
      <w:lvlJc w:val="left"/>
      <w:pPr>
        <w:ind w:left="720" w:hanging="360"/>
      </w:pPr>
      <w:rPr>
        <w:rFonts w:ascii="Symbol" w:hAnsi="Symbol"/>
      </w:rPr>
    </w:lvl>
    <w:lvl w:ilvl="4" w:tplc="08CCE756">
      <w:start w:val="1"/>
      <w:numFmt w:val="bullet"/>
      <w:lvlText w:val=""/>
      <w:lvlJc w:val="left"/>
      <w:pPr>
        <w:ind w:left="720" w:hanging="360"/>
      </w:pPr>
      <w:rPr>
        <w:rFonts w:ascii="Symbol" w:hAnsi="Symbol"/>
      </w:rPr>
    </w:lvl>
    <w:lvl w:ilvl="5" w:tplc="5086A980">
      <w:start w:val="1"/>
      <w:numFmt w:val="bullet"/>
      <w:lvlText w:val=""/>
      <w:lvlJc w:val="left"/>
      <w:pPr>
        <w:ind w:left="720" w:hanging="360"/>
      </w:pPr>
      <w:rPr>
        <w:rFonts w:ascii="Symbol" w:hAnsi="Symbol"/>
      </w:rPr>
    </w:lvl>
    <w:lvl w:ilvl="6" w:tplc="19227268">
      <w:start w:val="1"/>
      <w:numFmt w:val="bullet"/>
      <w:lvlText w:val=""/>
      <w:lvlJc w:val="left"/>
      <w:pPr>
        <w:ind w:left="720" w:hanging="360"/>
      </w:pPr>
      <w:rPr>
        <w:rFonts w:ascii="Symbol" w:hAnsi="Symbol"/>
      </w:rPr>
    </w:lvl>
    <w:lvl w:ilvl="7" w:tplc="70E20F6E">
      <w:start w:val="1"/>
      <w:numFmt w:val="bullet"/>
      <w:lvlText w:val=""/>
      <w:lvlJc w:val="left"/>
      <w:pPr>
        <w:ind w:left="720" w:hanging="360"/>
      </w:pPr>
      <w:rPr>
        <w:rFonts w:ascii="Symbol" w:hAnsi="Symbol"/>
      </w:rPr>
    </w:lvl>
    <w:lvl w:ilvl="8" w:tplc="2B1E9690">
      <w:start w:val="1"/>
      <w:numFmt w:val="bullet"/>
      <w:lvlText w:val=""/>
      <w:lvlJc w:val="left"/>
      <w:pPr>
        <w:ind w:left="720" w:hanging="360"/>
      </w:pPr>
      <w:rPr>
        <w:rFonts w:ascii="Symbol" w:hAnsi="Symbol"/>
      </w:rPr>
    </w:lvl>
  </w:abstractNum>
  <w:abstractNum w:abstractNumId="35" w15:restartNumberingAfterBreak="0">
    <w:nsid w:val="7E8C02E7"/>
    <w:multiLevelType w:val="hybridMultilevel"/>
    <w:tmpl w:val="1E0872C2"/>
    <w:lvl w:ilvl="0" w:tplc="E5603F62">
      <w:start w:val="1"/>
      <w:numFmt w:val="bullet"/>
      <w:lvlText w:val=""/>
      <w:lvlJc w:val="left"/>
      <w:pPr>
        <w:ind w:left="720" w:hanging="360"/>
      </w:pPr>
      <w:rPr>
        <w:rFonts w:ascii="Symbol" w:hAnsi="Symbol"/>
      </w:rPr>
    </w:lvl>
    <w:lvl w:ilvl="1" w:tplc="E9505496">
      <w:start w:val="1"/>
      <w:numFmt w:val="bullet"/>
      <w:lvlText w:val=""/>
      <w:lvlJc w:val="left"/>
      <w:pPr>
        <w:ind w:left="720" w:hanging="360"/>
      </w:pPr>
      <w:rPr>
        <w:rFonts w:ascii="Symbol" w:hAnsi="Symbol"/>
      </w:rPr>
    </w:lvl>
    <w:lvl w:ilvl="2" w:tplc="8208DFFE">
      <w:start w:val="1"/>
      <w:numFmt w:val="bullet"/>
      <w:lvlText w:val=""/>
      <w:lvlJc w:val="left"/>
      <w:pPr>
        <w:ind w:left="720" w:hanging="360"/>
      </w:pPr>
      <w:rPr>
        <w:rFonts w:ascii="Symbol" w:hAnsi="Symbol"/>
      </w:rPr>
    </w:lvl>
    <w:lvl w:ilvl="3" w:tplc="A38A6EDC">
      <w:start w:val="1"/>
      <w:numFmt w:val="bullet"/>
      <w:lvlText w:val=""/>
      <w:lvlJc w:val="left"/>
      <w:pPr>
        <w:ind w:left="720" w:hanging="360"/>
      </w:pPr>
      <w:rPr>
        <w:rFonts w:ascii="Symbol" w:hAnsi="Symbol"/>
      </w:rPr>
    </w:lvl>
    <w:lvl w:ilvl="4" w:tplc="5F1876A6">
      <w:start w:val="1"/>
      <w:numFmt w:val="bullet"/>
      <w:lvlText w:val=""/>
      <w:lvlJc w:val="left"/>
      <w:pPr>
        <w:ind w:left="720" w:hanging="360"/>
      </w:pPr>
      <w:rPr>
        <w:rFonts w:ascii="Symbol" w:hAnsi="Symbol"/>
      </w:rPr>
    </w:lvl>
    <w:lvl w:ilvl="5" w:tplc="607A9ED8">
      <w:start w:val="1"/>
      <w:numFmt w:val="bullet"/>
      <w:lvlText w:val=""/>
      <w:lvlJc w:val="left"/>
      <w:pPr>
        <w:ind w:left="720" w:hanging="360"/>
      </w:pPr>
      <w:rPr>
        <w:rFonts w:ascii="Symbol" w:hAnsi="Symbol"/>
      </w:rPr>
    </w:lvl>
    <w:lvl w:ilvl="6" w:tplc="4E9AE63E">
      <w:start w:val="1"/>
      <w:numFmt w:val="bullet"/>
      <w:lvlText w:val=""/>
      <w:lvlJc w:val="left"/>
      <w:pPr>
        <w:ind w:left="720" w:hanging="360"/>
      </w:pPr>
      <w:rPr>
        <w:rFonts w:ascii="Symbol" w:hAnsi="Symbol"/>
      </w:rPr>
    </w:lvl>
    <w:lvl w:ilvl="7" w:tplc="899A7120">
      <w:start w:val="1"/>
      <w:numFmt w:val="bullet"/>
      <w:lvlText w:val=""/>
      <w:lvlJc w:val="left"/>
      <w:pPr>
        <w:ind w:left="720" w:hanging="360"/>
      </w:pPr>
      <w:rPr>
        <w:rFonts w:ascii="Symbol" w:hAnsi="Symbol"/>
      </w:rPr>
    </w:lvl>
    <w:lvl w:ilvl="8" w:tplc="3FD0608A">
      <w:start w:val="1"/>
      <w:numFmt w:val="bullet"/>
      <w:lvlText w:val=""/>
      <w:lvlJc w:val="left"/>
      <w:pPr>
        <w:ind w:left="720" w:hanging="360"/>
      </w:pPr>
      <w:rPr>
        <w:rFonts w:ascii="Symbol" w:hAnsi="Symbol"/>
      </w:rPr>
    </w:lvl>
  </w:abstractNum>
  <w:num w:numId="1" w16cid:durableId="1881699356">
    <w:abstractNumId w:val="6"/>
  </w:num>
  <w:num w:numId="2" w16cid:durableId="1311136086">
    <w:abstractNumId w:val="5"/>
  </w:num>
  <w:num w:numId="3" w16cid:durableId="1158576326">
    <w:abstractNumId w:val="4"/>
  </w:num>
  <w:num w:numId="4" w16cid:durableId="973825345">
    <w:abstractNumId w:val="3"/>
  </w:num>
  <w:num w:numId="5" w16cid:durableId="1662389442">
    <w:abstractNumId w:val="2"/>
  </w:num>
  <w:num w:numId="6" w16cid:durableId="1816487952">
    <w:abstractNumId w:val="10"/>
  </w:num>
  <w:num w:numId="7" w16cid:durableId="379716589">
    <w:abstractNumId w:val="19"/>
  </w:num>
  <w:num w:numId="8" w16cid:durableId="1479614155">
    <w:abstractNumId w:val="8"/>
  </w:num>
  <w:num w:numId="9" w16cid:durableId="2104109996">
    <w:abstractNumId w:val="0"/>
  </w:num>
  <w:num w:numId="10" w16cid:durableId="1264849053">
    <w:abstractNumId w:val="1"/>
  </w:num>
  <w:num w:numId="11" w16cid:durableId="1341005096">
    <w:abstractNumId w:val="7"/>
  </w:num>
  <w:num w:numId="12" w16cid:durableId="574364694">
    <w:abstractNumId w:val="22"/>
  </w:num>
  <w:num w:numId="13" w16cid:durableId="1575629023">
    <w:abstractNumId w:val="14"/>
  </w:num>
  <w:num w:numId="14" w16cid:durableId="1864250200">
    <w:abstractNumId w:val="28"/>
  </w:num>
  <w:num w:numId="15" w16cid:durableId="744226998">
    <w:abstractNumId w:val="9"/>
  </w:num>
  <w:num w:numId="16" w16cid:durableId="1058632112">
    <w:abstractNumId w:val="30"/>
  </w:num>
  <w:num w:numId="17" w16cid:durableId="477386699">
    <w:abstractNumId w:val="26"/>
  </w:num>
  <w:num w:numId="18" w16cid:durableId="1256400704">
    <w:abstractNumId w:val="29"/>
  </w:num>
  <w:num w:numId="19" w16cid:durableId="1293443748">
    <w:abstractNumId w:val="25"/>
  </w:num>
  <w:num w:numId="20" w16cid:durableId="630793727">
    <w:abstractNumId w:val="11"/>
  </w:num>
  <w:num w:numId="21" w16cid:durableId="1595742372">
    <w:abstractNumId w:val="18"/>
  </w:num>
  <w:num w:numId="22" w16cid:durableId="541983935">
    <w:abstractNumId w:val="16"/>
  </w:num>
  <w:num w:numId="23" w16cid:durableId="1702054615">
    <w:abstractNumId w:val="31"/>
  </w:num>
  <w:num w:numId="24" w16cid:durableId="1311518512">
    <w:abstractNumId w:val="34"/>
  </w:num>
  <w:num w:numId="25" w16cid:durableId="617103447">
    <w:abstractNumId w:val="17"/>
  </w:num>
  <w:num w:numId="26" w16cid:durableId="1622690626">
    <w:abstractNumId w:val="23"/>
  </w:num>
  <w:num w:numId="27" w16cid:durableId="896745098">
    <w:abstractNumId w:val="21"/>
  </w:num>
  <w:num w:numId="28" w16cid:durableId="259416622">
    <w:abstractNumId w:val="35"/>
  </w:num>
  <w:num w:numId="29" w16cid:durableId="600113261">
    <w:abstractNumId w:val="24"/>
  </w:num>
  <w:num w:numId="30" w16cid:durableId="581331798">
    <w:abstractNumId w:val="12"/>
  </w:num>
  <w:num w:numId="31" w16cid:durableId="2120559084">
    <w:abstractNumId w:val="15"/>
  </w:num>
  <w:num w:numId="32" w16cid:durableId="1903052427">
    <w:abstractNumId w:val="13"/>
  </w:num>
  <w:num w:numId="33" w16cid:durableId="90320653">
    <w:abstractNumId w:val="32"/>
  </w:num>
  <w:num w:numId="34" w16cid:durableId="498423098">
    <w:abstractNumId w:val="20"/>
  </w:num>
  <w:num w:numId="35" w16cid:durableId="1441142352">
    <w:abstractNumId w:val="33"/>
  </w:num>
  <w:num w:numId="36" w16cid:durableId="2143960442">
    <w:abstractNumId w:val="2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01D1"/>
    <w:rsid w:val="00003940"/>
    <w:rsid w:val="000050DE"/>
    <w:rsid w:val="00005FF7"/>
    <w:rsid w:val="00006564"/>
    <w:rsid w:val="00013BB7"/>
    <w:rsid w:val="00015482"/>
    <w:rsid w:val="00016BFF"/>
    <w:rsid w:val="00024143"/>
    <w:rsid w:val="00024DA0"/>
    <w:rsid w:val="000302CB"/>
    <w:rsid w:val="000318EF"/>
    <w:rsid w:val="0003314D"/>
    <w:rsid w:val="0003321B"/>
    <w:rsid w:val="00033EC3"/>
    <w:rsid w:val="000352CE"/>
    <w:rsid w:val="00036AFC"/>
    <w:rsid w:val="00036E83"/>
    <w:rsid w:val="000504BB"/>
    <w:rsid w:val="00051701"/>
    <w:rsid w:val="00051BC8"/>
    <w:rsid w:val="00053353"/>
    <w:rsid w:val="0005422F"/>
    <w:rsid w:val="000567AC"/>
    <w:rsid w:val="00057495"/>
    <w:rsid w:val="00063F54"/>
    <w:rsid w:val="00064332"/>
    <w:rsid w:val="0006438E"/>
    <w:rsid w:val="00071641"/>
    <w:rsid w:val="000759D7"/>
    <w:rsid w:val="0007779D"/>
    <w:rsid w:val="00077ACC"/>
    <w:rsid w:val="00082E1E"/>
    <w:rsid w:val="00085BE9"/>
    <w:rsid w:val="0008787F"/>
    <w:rsid w:val="00087E07"/>
    <w:rsid w:val="00092753"/>
    <w:rsid w:val="00092762"/>
    <w:rsid w:val="000B16AB"/>
    <w:rsid w:val="000B5BB8"/>
    <w:rsid w:val="000B7BD4"/>
    <w:rsid w:val="000C1B03"/>
    <w:rsid w:val="000C4076"/>
    <w:rsid w:val="000C738A"/>
    <w:rsid w:val="000D200F"/>
    <w:rsid w:val="000D3765"/>
    <w:rsid w:val="000D3C1B"/>
    <w:rsid w:val="000D535B"/>
    <w:rsid w:val="000D7A67"/>
    <w:rsid w:val="000E0847"/>
    <w:rsid w:val="000E0CEB"/>
    <w:rsid w:val="000E36D9"/>
    <w:rsid w:val="000E3A17"/>
    <w:rsid w:val="000E6A66"/>
    <w:rsid w:val="000E6C68"/>
    <w:rsid w:val="000E732C"/>
    <w:rsid w:val="000F0956"/>
    <w:rsid w:val="000F1EAA"/>
    <w:rsid w:val="000F1F6B"/>
    <w:rsid w:val="000F2478"/>
    <w:rsid w:val="000F4B54"/>
    <w:rsid w:val="000F5288"/>
    <w:rsid w:val="001001FC"/>
    <w:rsid w:val="00101AA7"/>
    <w:rsid w:val="00102D39"/>
    <w:rsid w:val="0010334E"/>
    <w:rsid w:val="0010514A"/>
    <w:rsid w:val="00110FC4"/>
    <w:rsid w:val="001114E2"/>
    <w:rsid w:val="001126CA"/>
    <w:rsid w:val="001150A5"/>
    <w:rsid w:val="00115EF5"/>
    <w:rsid w:val="001161D6"/>
    <w:rsid w:val="00117142"/>
    <w:rsid w:val="00120CBF"/>
    <w:rsid w:val="001230BD"/>
    <w:rsid w:val="001253CA"/>
    <w:rsid w:val="0012676D"/>
    <w:rsid w:val="0012743D"/>
    <w:rsid w:val="00131567"/>
    <w:rsid w:val="001318AD"/>
    <w:rsid w:val="0013195A"/>
    <w:rsid w:val="00136AA3"/>
    <w:rsid w:val="00137E9B"/>
    <w:rsid w:val="00140BC0"/>
    <w:rsid w:val="001466B1"/>
    <w:rsid w:val="00147B44"/>
    <w:rsid w:val="00147CF7"/>
    <w:rsid w:val="00151A3B"/>
    <w:rsid w:val="00151BCA"/>
    <w:rsid w:val="001523D2"/>
    <w:rsid w:val="00153133"/>
    <w:rsid w:val="00155197"/>
    <w:rsid w:val="001561B6"/>
    <w:rsid w:val="00156E66"/>
    <w:rsid w:val="00157BC3"/>
    <w:rsid w:val="00157D7E"/>
    <w:rsid w:val="00167858"/>
    <w:rsid w:val="001807E3"/>
    <w:rsid w:val="0018429E"/>
    <w:rsid w:val="001847AA"/>
    <w:rsid w:val="0019018C"/>
    <w:rsid w:val="00190F1C"/>
    <w:rsid w:val="001A0F88"/>
    <w:rsid w:val="001A2EEC"/>
    <w:rsid w:val="001A32E2"/>
    <w:rsid w:val="001A69CF"/>
    <w:rsid w:val="001B05BD"/>
    <w:rsid w:val="001B14DF"/>
    <w:rsid w:val="001B16E8"/>
    <w:rsid w:val="001B25F3"/>
    <w:rsid w:val="001B26F6"/>
    <w:rsid w:val="001B7781"/>
    <w:rsid w:val="001C0F60"/>
    <w:rsid w:val="001D3A2D"/>
    <w:rsid w:val="001D3BFB"/>
    <w:rsid w:val="001D57A8"/>
    <w:rsid w:val="001D788C"/>
    <w:rsid w:val="001E176F"/>
    <w:rsid w:val="001E2FB1"/>
    <w:rsid w:val="001E3BE9"/>
    <w:rsid w:val="001E4C2B"/>
    <w:rsid w:val="001E4DB2"/>
    <w:rsid w:val="001E7B96"/>
    <w:rsid w:val="001F01D9"/>
    <w:rsid w:val="001F2A01"/>
    <w:rsid w:val="001F36FA"/>
    <w:rsid w:val="001F450B"/>
    <w:rsid w:val="001F460D"/>
    <w:rsid w:val="001F5A8A"/>
    <w:rsid w:val="001F6077"/>
    <w:rsid w:val="00202A19"/>
    <w:rsid w:val="0020358C"/>
    <w:rsid w:val="00204560"/>
    <w:rsid w:val="0020467E"/>
    <w:rsid w:val="00205902"/>
    <w:rsid w:val="002064DB"/>
    <w:rsid w:val="002130F4"/>
    <w:rsid w:val="002159A4"/>
    <w:rsid w:val="00220208"/>
    <w:rsid w:val="00221BB1"/>
    <w:rsid w:val="00222D17"/>
    <w:rsid w:val="00223A0E"/>
    <w:rsid w:val="00230397"/>
    <w:rsid w:val="002343ED"/>
    <w:rsid w:val="00235A6C"/>
    <w:rsid w:val="00237079"/>
    <w:rsid w:val="00241303"/>
    <w:rsid w:val="00241AEF"/>
    <w:rsid w:val="00242293"/>
    <w:rsid w:val="002443A6"/>
    <w:rsid w:val="002524E1"/>
    <w:rsid w:val="00257DAE"/>
    <w:rsid w:val="002609D3"/>
    <w:rsid w:val="00270BAA"/>
    <w:rsid w:val="002723E7"/>
    <w:rsid w:val="0027617A"/>
    <w:rsid w:val="00276544"/>
    <w:rsid w:val="00276B2C"/>
    <w:rsid w:val="00277570"/>
    <w:rsid w:val="00282860"/>
    <w:rsid w:val="002837C6"/>
    <w:rsid w:val="00284EA0"/>
    <w:rsid w:val="002862AA"/>
    <w:rsid w:val="00286FE6"/>
    <w:rsid w:val="00287713"/>
    <w:rsid w:val="002A36B5"/>
    <w:rsid w:val="002B18A4"/>
    <w:rsid w:val="002B28D4"/>
    <w:rsid w:val="002B2E52"/>
    <w:rsid w:val="002B3598"/>
    <w:rsid w:val="002B3611"/>
    <w:rsid w:val="002B54B0"/>
    <w:rsid w:val="002C2606"/>
    <w:rsid w:val="002C31DC"/>
    <w:rsid w:val="002C4E97"/>
    <w:rsid w:val="002C5235"/>
    <w:rsid w:val="002C5D00"/>
    <w:rsid w:val="002D04BC"/>
    <w:rsid w:val="002D2B15"/>
    <w:rsid w:val="002D39A1"/>
    <w:rsid w:val="002D4FCC"/>
    <w:rsid w:val="002D652C"/>
    <w:rsid w:val="002D7931"/>
    <w:rsid w:val="002E0DBA"/>
    <w:rsid w:val="002E13B6"/>
    <w:rsid w:val="002E3785"/>
    <w:rsid w:val="002E51B1"/>
    <w:rsid w:val="002E5374"/>
    <w:rsid w:val="002F5936"/>
    <w:rsid w:val="002F6ED5"/>
    <w:rsid w:val="0030047F"/>
    <w:rsid w:val="0030337A"/>
    <w:rsid w:val="0030447C"/>
    <w:rsid w:val="003067BD"/>
    <w:rsid w:val="00307286"/>
    <w:rsid w:val="00307EC7"/>
    <w:rsid w:val="00311A9B"/>
    <w:rsid w:val="00311CC0"/>
    <w:rsid w:val="00312F0E"/>
    <w:rsid w:val="00313F3B"/>
    <w:rsid w:val="00317864"/>
    <w:rsid w:val="00322024"/>
    <w:rsid w:val="003222A6"/>
    <w:rsid w:val="00332715"/>
    <w:rsid w:val="00332EA1"/>
    <w:rsid w:val="00333113"/>
    <w:rsid w:val="00340177"/>
    <w:rsid w:val="0034126D"/>
    <w:rsid w:val="0034206F"/>
    <w:rsid w:val="0035205E"/>
    <w:rsid w:val="003540A9"/>
    <w:rsid w:val="00355891"/>
    <w:rsid w:val="00360D6A"/>
    <w:rsid w:val="00365472"/>
    <w:rsid w:val="0036569A"/>
    <w:rsid w:val="00365730"/>
    <w:rsid w:val="0037029A"/>
    <w:rsid w:val="00371285"/>
    <w:rsid w:val="00377041"/>
    <w:rsid w:val="003819B7"/>
    <w:rsid w:val="00381BC0"/>
    <w:rsid w:val="00382314"/>
    <w:rsid w:val="00383074"/>
    <w:rsid w:val="00385A23"/>
    <w:rsid w:val="00386CFF"/>
    <w:rsid w:val="00387E4D"/>
    <w:rsid w:val="00393CB9"/>
    <w:rsid w:val="003940C4"/>
    <w:rsid w:val="003A0978"/>
    <w:rsid w:val="003A09A0"/>
    <w:rsid w:val="003A0EA7"/>
    <w:rsid w:val="003A11F8"/>
    <w:rsid w:val="003A2717"/>
    <w:rsid w:val="003A2C71"/>
    <w:rsid w:val="003A5BAB"/>
    <w:rsid w:val="003B46DD"/>
    <w:rsid w:val="003B4C81"/>
    <w:rsid w:val="003B4CEC"/>
    <w:rsid w:val="003B5DAE"/>
    <w:rsid w:val="003C07DF"/>
    <w:rsid w:val="003C254D"/>
    <w:rsid w:val="003C26C5"/>
    <w:rsid w:val="003C370D"/>
    <w:rsid w:val="003C46F9"/>
    <w:rsid w:val="003C4896"/>
    <w:rsid w:val="003D01FC"/>
    <w:rsid w:val="003D0745"/>
    <w:rsid w:val="003D221C"/>
    <w:rsid w:val="003D502F"/>
    <w:rsid w:val="003E022D"/>
    <w:rsid w:val="003E0578"/>
    <w:rsid w:val="003F0512"/>
    <w:rsid w:val="003F2F0B"/>
    <w:rsid w:val="003F55DF"/>
    <w:rsid w:val="003F6A6B"/>
    <w:rsid w:val="003F770A"/>
    <w:rsid w:val="003F78C2"/>
    <w:rsid w:val="00401943"/>
    <w:rsid w:val="00402297"/>
    <w:rsid w:val="004027D5"/>
    <w:rsid w:val="00404E32"/>
    <w:rsid w:val="00404F18"/>
    <w:rsid w:val="004108D3"/>
    <w:rsid w:val="00412B98"/>
    <w:rsid w:val="00413702"/>
    <w:rsid w:val="00414332"/>
    <w:rsid w:val="0041699F"/>
    <w:rsid w:val="00421D05"/>
    <w:rsid w:val="0042617B"/>
    <w:rsid w:val="00426606"/>
    <w:rsid w:val="0043063E"/>
    <w:rsid w:val="004317C2"/>
    <w:rsid w:val="00432089"/>
    <w:rsid w:val="00432F97"/>
    <w:rsid w:val="00433792"/>
    <w:rsid w:val="00435077"/>
    <w:rsid w:val="00436588"/>
    <w:rsid w:val="004379EB"/>
    <w:rsid w:val="00441F45"/>
    <w:rsid w:val="004421C7"/>
    <w:rsid w:val="004440DB"/>
    <w:rsid w:val="0045144F"/>
    <w:rsid w:val="00454BCF"/>
    <w:rsid w:val="0046095D"/>
    <w:rsid w:val="004609F9"/>
    <w:rsid w:val="00467E46"/>
    <w:rsid w:val="0047168D"/>
    <w:rsid w:val="0047399D"/>
    <w:rsid w:val="0047633D"/>
    <w:rsid w:val="00477D16"/>
    <w:rsid w:val="004815EE"/>
    <w:rsid w:val="00484ACB"/>
    <w:rsid w:val="00486270"/>
    <w:rsid w:val="00486C95"/>
    <w:rsid w:val="004876F9"/>
    <w:rsid w:val="004927CF"/>
    <w:rsid w:val="00495471"/>
    <w:rsid w:val="00497F5D"/>
    <w:rsid w:val="00497FCD"/>
    <w:rsid w:val="004A0179"/>
    <w:rsid w:val="004A19B3"/>
    <w:rsid w:val="004A2854"/>
    <w:rsid w:val="004A38D3"/>
    <w:rsid w:val="004A3A0E"/>
    <w:rsid w:val="004A49A4"/>
    <w:rsid w:val="004A5127"/>
    <w:rsid w:val="004A5CBC"/>
    <w:rsid w:val="004B10B5"/>
    <w:rsid w:val="004B10F7"/>
    <w:rsid w:val="004B1834"/>
    <w:rsid w:val="004B29F8"/>
    <w:rsid w:val="004B3001"/>
    <w:rsid w:val="004B3A29"/>
    <w:rsid w:val="004B437C"/>
    <w:rsid w:val="004B47AB"/>
    <w:rsid w:val="004B531F"/>
    <w:rsid w:val="004B7481"/>
    <w:rsid w:val="004C13EB"/>
    <w:rsid w:val="004C4A76"/>
    <w:rsid w:val="004D542D"/>
    <w:rsid w:val="004D58AC"/>
    <w:rsid w:val="004D5F2D"/>
    <w:rsid w:val="004E1720"/>
    <w:rsid w:val="004E232F"/>
    <w:rsid w:val="004E2628"/>
    <w:rsid w:val="004E536D"/>
    <w:rsid w:val="004E716E"/>
    <w:rsid w:val="004F026F"/>
    <w:rsid w:val="004F35A1"/>
    <w:rsid w:val="004F57F2"/>
    <w:rsid w:val="004F5C23"/>
    <w:rsid w:val="004F5C9A"/>
    <w:rsid w:val="005034C2"/>
    <w:rsid w:val="005039DE"/>
    <w:rsid w:val="00503D63"/>
    <w:rsid w:val="00503F72"/>
    <w:rsid w:val="005055D5"/>
    <w:rsid w:val="005068A2"/>
    <w:rsid w:val="00513605"/>
    <w:rsid w:val="005147AD"/>
    <w:rsid w:val="00520354"/>
    <w:rsid w:val="0052040C"/>
    <w:rsid w:val="00520FED"/>
    <w:rsid w:val="00521559"/>
    <w:rsid w:val="00530E98"/>
    <w:rsid w:val="00531F94"/>
    <w:rsid w:val="00533DA1"/>
    <w:rsid w:val="00537D88"/>
    <w:rsid w:val="005424ED"/>
    <w:rsid w:val="00543ED6"/>
    <w:rsid w:val="00544B02"/>
    <w:rsid w:val="00546490"/>
    <w:rsid w:val="0054698F"/>
    <w:rsid w:val="00546B22"/>
    <w:rsid w:val="00553DDA"/>
    <w:rsid w:val="00561FE3"/>
    <w:rsid w:val="0056578A"/>
    <w:rsid w:val="0056595B"/>
    <w:rsid w:val="00565E7F"/>
    <w:rsid w:val="005661B2"/>
    <w:rsid w:val="0056793E"/>
    <w:rsid w:val="00571317"/>
    <w:rsid w:val="00571774"/>
    <w:rsid w:val="00571C0D"/>
    <w:rsid w:val="00572C4C"/>
    <w:rsid w:val="00575AB3"/>
    <w:rsid w:val="0057605E"/>
    <w:rsid w:val="00576E09"/>
    <w:rsid w:val="00577261"/>
    <w:rsid w:val="005772BD"/>
    <w:rsid w:val="00581DB2"/>
    <w:rsid w:val="00585ED0"/>
    <w:rsid w:val="00587EF6"/>
    <w:rsid w:val="005929E0"/>
    <w:rsid w:val="00592B57"/>
    <w:rsid w:val="00594747"/>
    <w:rsid w:val="00594844"/>
    <w:rsid w:val="00595FC3"/>
    <w:rsid w:val="005A004E"/>
    <w:rsid w:val="005A4B6A"/>
    <w:rsid w:val="005A646E"/>
    <w:rsid w:val="005A6F41"/>
    <w:rsid w:val="005A7AE7"/>
    <w:rsid w:val="005B23A7"/>
    <w:rsid w:val="005B2633"/>
    <w:rsid w:val="005B3986"/>
    <w:rsid w:val="005C5A9C"/>
    <w:rsid w:val="005C6DD2"/>
    <w:rsid w:val="005D0B6B"/>
    <w:rsid w:val="005D0CCB"/>
    <w:rsid w:val="005D132A"/>
    <w:rsid w:val="005D15B8"/>
    <w:rsid w:val="005D1CC0"/>
    <w:rsid w:val="005D4CB4"/>
    <w:rsid w:val="005E150A"/>
    <w:rsid w:val="005E28CB"/>
    <w:rsid w:val="005E317D"/>
    <w:rsid w:val="005E65C7"/>
    <w:rsid w:val="005E7DD5"/>
    <w:rsid w:val="005F377D"/>
    <w:rsid w:val="005F3DFB"/>
    <w:rsid w:val="005F4856"/>
    <w:rsid w:val="005F7DCA"/>
    <w:rsid w:val="0060470D"/>
    <w:rsid w:val="0061070E"/>
    <w:rsid w:val="00611141"/>
    <w:rsid w:val="006111D5"/>
    <w:rsid w:val="006111F5"/>
    <w:rsid w:val="006137B7"/>
    <w:rsid w:val="006147E0"/>
    <w:rsid w:val="00617EC2"/>
    <w:rsid w:val="006208F2"/>
    <w:rsid w:val="00623CC2"/>
    <w:rsid w:val="00623E11"/>
    <w:rsid w:val="00627183"/>
    <w:rsid w:val="00630CBB"/>
    <w:rsid w:val="00632055"/>
    <w:rsid w:val="006377E5"/>
    <w:rsid w:val="00637A78"/>
    <w:rsid w:val="00637D45"/>
    <w:rsid w:val="006411DE"/>
    <w:rsid w:val="006447CF"/>
    <w:rsid w:val="006448C5"/>
    <w:rsid w:val="00645D06"/>
    <w:rsid w:val="006554F5"/>
    <w:rsid w:val="006555BD"/>
    <w:rsid w:val="00657C06"/>
    <w:rsid w:val="006676E2"/>
    <w:rsid w:val="00667E9A"/>
    <w:rsid w:val="00670ACB"/>
    <w:rsid w:val="00675AE1"/>
    <w:rsid w:val="0067643B"/>
    <w:rsid w:val="00680603"/>
    <w:rsid w:val="00682B8C"/>
    <w:rsid w:val="006835BC"/>
    <w:rsid w:val="00683C3C"/>
    <w:rsid w:val="00683ED1"/>
    <w:rsid w:val="00685EB4"/>
    <w:rsid w:val="006904B3"/>
    <w:rsid w:val="00694519"/>
    <w:rsid w:val="00694B17"/>
    <w:rsid w:val="00696681"/>
    <w:rsid w:val="006A4C05"/>
    <w:rsid w:val="006A7CE6"/>
    <w:rsid w:val="006B5540"/>
    <w:rsid w:val="006C2B84"/>
    <w:rsid w:val="006C3DFC"/>
    <w:rsid w:val="006C49AB"/>
    <w:rsid w:val="006C73F4"/>
    <w:rsid w:val="006D036C"/>
    <w:rsid w:val="006D0498"/>
    <w:rsid w:val="006D4082"/>
    <w:rsid w:val="006D5D28"/>
    <w:rsid w:val="006E05B3"/>
    <w:rsid w:val="006E210A"/>
    <w:rsid w:val="006E260B"/>
    <w:rsid w:val="006E3618"/>
    <w:rsid w:val="006E732D"/>
    <w:rsid w:val="006F3D1C"/>
    <w:rsid w:val="00702BE5"/>
    <w:rsid w:val="00705CC9"/>
    <w:rsid w:val="00706FDE"/>
    <w:rsid w:val="00710490"/>
    <w:rsid w:val="0071276A"/>
    <w:rsid w:val="0071460A"/>
    <w:rsid w:val="007155B8"/>
    <w:rsid w:val="007159A7"/>
    <w:rsid w:val="00720B68"/>
    <w:rsid w:val="00722579"/>
    <w:rsid w:val="00733648"/>
    <w:rsid w:val="007367AF"/>
    <w:rsid w:val="007373E7"/>
    <w:rsid w:val="0074227A"/>
    <w:rsid w:val="007424F5"/>
    <w:rsid w:val="0074442C"/>
    <w:rsid w:val="007545FE"/>
    <w:rsid w:val="00760913"/>
    <w:rsid w:val="0076260F"/>
    <w:rsid w:val="00764FC4"/>
    <w:rsid w:val="00766BCB"/>
    <w:rsid w:val="00766F11"/>
    <w:rsid w:val="00773DAF"/>
    <w:rsid w:val="00773FFA"/>
    <w:rsid w:val="00775449"/>
    <w:rsid w:val="00775956"/>
    <w:rsid w:val="00777A2F"/>
    <w:rsid w:val="00777EEA"/>
    <w:rsid w:val="00780F2A"/>
    <w:rsid w:val="00784159"/>
    <w:rsid w:val="00785522"/>
    <w:rsid w:val="00787605"/>
    <w:rsid w:val="00787B6E"/>
    <w:rsid w:val="00790847"/>
    <w:rsid w:val="00791A73"/>
    <w:rsid w:val="007A3489"/>
    <w:rsid w:val="007A4BB5"/>
    <w:rsid w:val="007A75E1"/>
    <w:rsid w:val="007B4366"/>
    <w:rsid w:val="007B4390"/>
    <w:rsid w:val="007B4461"/>
    <w:rsid w:val="007B448B"/>
    <w:rsid w:val="007B4B77"/>
    <w:rsid w:val="007B4F54"/>
    <w:rsid w:val="007B5701"/>
    <w:rsid w:val="007B62B5"/>
    <w:rsid w:val="007B6BEE"/>
    <w:rsid w:val="007C0EF1"/>
    <w:rsid w:val="007C2780"/>
    <w:rsid w:val="007C5971"/>
    <w:rsid w:val="007C5AB3"/>
    <w:rsid w:val="007C5B97"/>
    <w:rsid w:val="007C7875"/>
    <w:rsid w:val="007D4D60"/>
    <w:rsid w:val="007D5D5A"/>
    <w:rsid w:val="007E3CCB"/>
    <w:rsid w:val="007E6AEF"/>
    <w:rsid w:val="007E78D0"/>
    <w:rsid w:val="007F3052"/>
    <w:rsid w:val="007F43B0"/>
    <w:rsid w:val="007F5162"/>
    <w:rsid w:val="007F5E1D"/>
    <w:rsid w:val="0080610A"/>
    <w:rsid w:val="0081025A"/>
    <w:rsid w:val="008105A7"/>
    <w:rsid w:val="00811470"/>
    <w:rsid w:val="008152E5"/>
    <w:rsid w:val="00820602"/>
    <w:rsid w:val="00824A18"/>
    <w:rsid w:val="00824B55"/>
    <w:rsid w:val="00830A17"/>
    <w:rsid w:val="0083273D"/>
    <w:rsid w:val="008351F7"/>
    <w:rsid w:val="0084217B"/>
    <w:rsid w:val="00845551"/>
    <w:rsid w:val="008509B9"/>
    <w:rsid w:val="00853218"/>
    <w:rsid w:val="00853805"/>
    <w:rsid w:val="00855097"/>
    <w:rsid w:val="00857E35"/>
    <w:rsid w:val="0086305F"/>
    <w:rsid w:val="00870508"/>
    <w:rsid w:val="0087670F"/>
    <w:rsid w:val="008815EC"/>
    <w:rsid w:val="00882B9B"/>
    <w:rsid w:val="00884068"/>
    <w:rsid w:val="0088483D"/>
    <w:rsid w:val="008854C8"/>
    <w:rsid w:val="008868C7"/>
    <w:rsid w:val="00891E7D"/>
    <w:rsid w:val="008924D4"/>
    <w:rsid w:val="00894CF8"/>
    <w:rsid w:val="008951BB"/>
    <w:rsid w:val="008A1545"/>
    <w:rsid w:val="008A2229"/>
    <w:rsid w:val="008A78B6"/>
    <w:rsid w:val="008B1943"/>
    <w:rsid w:val="008B3C7F"/>
    <w:rsid w:val="008B3D49"/>
    <w:rsid w:val="008C3766"/>
    <w:rsid w:val="008C3EFD"/>
    <w:rsid w:val="008C6EDB"/>
    <w:rsid w:val="008D07E2"/>
    <w:rsid w:val="008D1807"/>
    <w:rsid w:val="008D3948"/>
    <w:rsid w:val="008D58E8"/>
    <w:rsid w:val="008D5F43"/>
    <w:rsid w:val="008E0087"/>
    <w:rsid w:val="008E378F"/>
    <w:rsid w:val="008E4861"/>
    <w:rsid w:val="008F2D89"/>
    <w:rsid w:val="008F2E4E"/>
    <w:rsid w:val="008F7F26"/>
    <w:rsid w:val="009059FF"/>
    <w:rsid w:val="009073A3"/>
    <w:rsid w:val="00912E02"/>
    <w:rsid w:val="00920846"/>
    <w:rsid w:val="00920A21"/>
    <w:rsid w:val="00920FAD"/>
    <w:rsid w:val="00921867"/>
    <w:rsid w:val="00921A16"/>
    <w:rsid w:val="00924D1E"/>
    <w:rsid w:val="00927262"/>
    <w:rsid w:val="00927BB3"/>
    <w:rsid w:val="00927C19"/>
    <w:rsid w:val="00931068"/>
    <w:rsid w:val="0094282A"/>
    <w:rsid w:val="009430C0"/>
    <w:rsid w:val="00943B46"/>
    <w:rsid w:val="0094640A"/>
    <w:rsid w:val="009469D9"/>
    <w:rsid w:val="00953443"/>
    <w:rsid w:val="009552F9"/>
    <w:rsid w:val="00960BFF"/>
    <w:rsid w:val="009660DC"/>
    <w:rsid w:val="00967D5F"/>
    <w:rsid w:val="009714EE"/>
    <w:rsid w:val="00974687"/>
    <w:rsid w:val="00974CDE"/>
    <w:rsid w:val="00975EEF"/>
    <w:rsid w:val="009838C1"/>
    <w:rsid w:val="00985126"/>
    <w:rsid w:val="009855A3"/>
    <w:rsid w:val="00994E3B"/>
    <w:rsid w:val="009A17EE"/>
    <w:rsid w:val="009A57A5"/>
    <w:rsid w:val="009A73FC"/>
    <w:rsid w:val="009A7FF6"/>
    <w:rsid w:val="009B009C"/>
    <w:rsid w:val="009B0D51"/>
    <w:rsid w:val="009B5334"/>
    <w:rsid w:val="009B66F9"/>
    <w:rsid w:val="009C381B"/>
    <w:rsid w:val="009C5159"/>
    <w:rsid w:val="009C6886"/>
    <w:rsid w:val="009C7B33"/>
    <w:rsid w:val="009D01E0"/>
    <w:rsid w:val="009D090F"/>
    <w:rsid w:val="009D1A1B"/>
    <w:rsid w:val="009D305B"/>
    <w:rsid w:val="009D4CCF"/>
    <w:rsid w:val="009D5937"/>
    <w:rsid w:val="009D7474"/>
    <w:rsid w:val="009E5005"/>
    <w:rsid w:val="009F0082"/>
    <w:rsid w:val="009F4B78"/>
    <w:rsid w:val="009F4CD6"/>
    <w:rsid w:val="009F6703"/>
    <w:rsid w:val="009F6A07"/>
    <w:rsid w:val="00A027F5"/>
    <w:rsid w:val="00A10362"/>
    <w:rsid w:val="00A11404"/>
    <w:rsid w:val="00A12D0E"/>
    <w:rsid w:val="00A1342E"/>
    <w:rsid w:val="00A14E97"/>
    <w:rsid w:val="00A243A9"/>
    <w:rsid w:val="00A263F7"/>
    <w:rsid w:val="00A31EEB"/>
    <w:rsid w:val="00A32139"/>
    <w:rsid w:val="00A32FF8"/>
    <w:rsid w:val="00A37E53"/>
    <w:rsid w:val="00A43271"/>
    <w:rsid w:val="00A43C3B"/>
    <w:rsid w:val="00A46A20"/>
    <w:rsid w:val="00A46A56"/>
    <w:rsid w:val="00A50A1E"/>
    <w:rsid w:val="00A51224"/>
    <w:rsid w:val="00A52872"/>
    <w:rsid w:val="00A543D6"/>
    <w:rsid w:val="00A5488E"/>
    <w:rsid w:val="00A552F6"/>
    <w:rsid w:val="00A55E72"/>
    <w:rsid w:val="00A61006"/>
    <w:rsid w:val="00A61330"/>
    <w:rsid w:val="00A65DC1"/>
    <w:rsid w:val="00A70778"/>
    <w:rsid w:val="00A70F97"/>
    <w:rsid w:val="00A738BD"/>
    <w:rsid w:val="00A7413C"/>
    <w:rsid w:val="00A74986"/>
    <w:rsid w:val="00A85C37"/>
    <w:rsid w:val="00A92CC7"/>
    <w:rsid w:val="00A945E6"/>
    <w:rsid w:val="00A947BA"/>
    <w:rsid w:val="00A950D9"/>
    <w:rsid w:val="00A956B4"/>
    <w:rsid w:val="00A97491"/>
    <w:rsid w:val="00AA2F41"/>
    <w:rsid w:val="00AA75DC"/>
    <w:rsid w:val="00AA7D4C"/>
    <w:rsid w:val="00AB2D34"/>
    <w:rsid w:val="00AB311B"/>
    <w:rsid w:val="00AB4BB5"/>
    <w:rsid w:val="00AB7501"/>
    <w:rsid w:val="00AC1064"/>
    <w:rsid w:val="00AC20F1"/>
    <w:rsid w:val="00AC2983"/>
    <w:rsid w:val="00AD2AC3"/>
    <w:rsid w:val="00AD7943"/>
    <w:rsid w:val="00AD7C7B"/>
    <w:rsid w:val="00AE0B60"/>
    <w:rsid w:val="00AE583E"/>
    <w:rsid w:val="00AE5B14"/>
    <w:rsid w:val="00AE5D15"/>
    <w:rsid w:val="00AE631D"/>
    <w:rsid w:val="00AF16EB"/>
    <w:rsid w:val="00AF322C"/>
    <w:rsid w:val="00AF352E"/>
    <w:rsid w:val="00AF4402"/>
    <w:rsid w:val="00B13991"/>
    <w:rsid w:val="00B174B6"/>
    <w:rsid w:val="00B17962"/>
    <w:rsid w:val="00B226A2"/>
    <w:rsid w:val="00B23FEC"/>
    <w:rsid w:val="00B24C90"/>
    <w:rsid w:val="00B311AC"/>
    <w:rsid w:val="00B313FF"/>
    <w:rsid w:val="00B368D0"/>
    <w:rsid w:val="00B43671"/>
    <w:rsid w:val="00B43DEB"/>
    <w:rsid w:val="00B44D06"/>
    <w:rsid w:val="00B4502F"/>
    <w:rsid w:val="00B462BB"/>
    <w:rsid w:val="00B5081C"/>
    <w:rsid w:val="00B50E21"/>
    <w:rsid w:val="00B54908"/>
    <w:rsid w:val="00B54E5C"/>
    <w:rsid w:val="00B56CA9"/>
    <w:rsid w:val="00B57709"/>
    <w:rsid w:val="00B64503"/>
    <w:rsid w:val="00B64EBE"/>
    <w:rsid w:val="00B66BA9"/>
    <w:rsid w:val="00B67838"/>
    <w:rsid w:val="00B71621"/>
    <w:rsid w:val="00B7489C"/>
    <w:rsid w:val="00B7596B"/>
    <w:rsid w:val="00B7684D"/>
    <w:rsid w:val="00B82680"/>
    <w:rsid w:val="00B8290F"/>
    <w:rsid w:val="00B82A0B"/>
    <w:rsid w:val="00B86D80"/>
    <w:rsid w:val="00B914D0"/>
    <w:rsid w:val="00B9434C"/>
    <w:rsid w:val="00BA0FDE"/>
    <w:rsid w:val="00BA1160"/>
    <w:rsid w:val="00BA1F9E"/>
    <w:rsid w:val="00BA50D5"/>
    <w:rsid w:val="00BB3270"/>
    <w:rsid w:val="00BB36CD"/>
    <w:rsid w:val="00BB7841"/>
    <w:rsid w:val="00BB7EDB"/>
    <w:rsid w:val="00BC32F4"/>
    <w:rsid w:val="00BC366C"/>
    <w:rsid w:val="00BD1070"/>
    <w:rsid w:val="00BD4FAD"/>
    <w:rsid w:val="00BD74F7"/>
    <w:rsid w:val="00BE3869"/>
    <w:rsid w:val="00BE4C3D"/>
    <w:rsid w:val="00BE59E5"/>
    <w:rsid w:val="00BE722C"/>
    <w:rsid w:val="00BF0168"/>
    <w:rsid w:val="00BF3DD3"/>
    <w:rsid w:val="00C062CC"/>
    <w:rsid w:val="00C07B1A"/>
    <w:rsid w:val="00C13734"/>
    <w:rsid w:val="00C201F8"/>
    <w:rsid w:val="00C239F0"/>
    <w:rsid w:val="00C24833"/>
    <w:rsid w:val="00C27321"/>
    <w:rsid w:val="00C30346"/>
    <w:rsid w:val="00C314C9"/>
    <w:rsid w:val="00C32871"/>
    <w:rsid w:val="00C334E1"/>
    <w:rsid w:val="00C336FC"/>
    <w:rsid w:val="00C350DC"/>
    <w:rsid w:val="00C43705"/>
    <w:rsid w:val="00C46104"/>
    <w:rsid w:val="00C46DF7"/>
    <w:rsid w:val="00C50710"/>
    <w:rsid w:val="00C50E3A"/>
    <w:rsid w:val="00C52123"/>
    <w:rsid w:val="00C53C80"/>
    <w:rsid w:val="00C53E40"/>
    <w:rsid w:val="00C557C6"/>
    <w:rsid w:val="00C5772B"/>
    <w:rsid w:val="00C629BB"/>
    <w:rsid w:val="00C62FCF"/>
    <w:rsid w:val="00C63ADB"/>
    <w:rsid w:val="00C678D9"/>
    <w:rsid w:val="00C702E3"/>
    <w:rsid w:val="00C7189A"/>
    <w:rsid w:val="00C71E10"/>
    <w:rsid w:val="00C725D7"/>
    <w:rsid w:val="00C7447F"/>
    <w:rsid w:val="00C76A86"/>
    <w:rsid w:val="00C7718D"/>
    <w:rsid w:val="00C77A77"/>
    <w:rsid w:val="00C80200"/>
    <w:rsid w:val="00C80665"/>
    <w:rsid w:val="00C81DF2"/>
    <w:rsid w:val="00C83E83"/>
    <w:rsid w:val="00C85052"/>
    <w:rsid w:val="00C86D13"/>
    <w:rsid w:val="00C86FCA"/>
    <w:rsid w:val="00C90953"/>
    <w:rsid w:val="00C90B18"/>
    <w:rsid w:val="00C939EC"/>
    <w:rsid w:val="00C97689"/>
    <w:rsid w:val="00CA5C15"/>
    <w:rsid w:val="00CA6AB7"/>
    <w:rsid w:val="00CA6D67"/>
    <w:rsid w:val="00CB4A68"/>
    <w:rsid w:val="00CB542E"/>
    <w:rsid w:val="00CC1689"/>
    <w:rsid w:val="00CC7D40"/>
    <w:rsid w:val="00CD0768"/>
    <w:rsid w:val="00CD1398"/>
    <w:rsid w:val="00CD1E70"/>
    <w:rsid w:val="00CD570D"/>
    <w:rsid w:val="00CD6033"/>
    <w:rsid w:val="00CD6DD1"/>
    <w:rsid w:val="00CE7879"/>
    <w:rsid w:val="00CF13CD"/>
    <w:rsid w:val="00CF14F0"/>
    <w:rsid w:val="00CF28F8"/>
    <w:rsid w:val="00CF4C21"/>
    <w:rsid w:val="00CF6BBC"/>
    <w:rsid w:val="00CF70DE"/>
    <w:rsid w:val="00CF788D"/>
    <w:rsid w:val="00D002CA"/>
    <w:rsid w:val="00D025AF"/>
    <w:rsid w:val="00D02DE1"/>
    <w:rsid w:val="00D03E63"/>
    <w:rsid w:val="00D077A1"/>
    <w:rsid w:val="00D07E92"/>
    <w:rsid w:val="00D10408"/>
    <w:rsid w:val="00D1379F"/>
    <w:rsid w:val="00D17595"/>
    <w:rsid w:val="00D17964"/>
    <w:rsid w:val="00D17F8E"/>
    <w:rsid w:val="00D21272"/>
    <w:rsid w:val="00D216F1"/>
    <w:rsid w:val="00D21C79"/>
    <w:rsid w:val="00D232F1"/>
    <w:rsid w:val="00D30491"/>
    <w:rsid w:val="00D316B1"/>
    <w:rsid w:val="00D35111"/>
    <w:rsid w:val="00D36986"/>
    <w:rsid w:val="00D37DAA"/>
    <w:rsid w:val="00D41F4A"/>
    <w:rsid w:val="00D44321"/>
    <w:rsid w:val="00D45554"/>
    <w:rsid w:val="00D45EBA"/>
    <w:rsid w:val="00D46C56"/>
    <w:rsid w:val="00D46D75"/>
    <w:rsid w:val="00D47F45"/>
    <w:rsid w:val="00D50A53"/>
    <w:rsid w:val="00D51F98"/>
    <w:rsid w:val="00D55316"/>
    <w:rsid w:val="00D57C90"/>
    <w:rsid w:val="00D60323"/>
    <w:rsid w:val="00D60D86"/>
    <w:rsid w:val="00D614DC"/>
    <w:rsid w:val="00D65100"/>
    <w:rsid w:val="00D70BBB"/>
    <w:rsid w:val="00D73519"/>
    <w:rsid w:val="00D75B90"/>
    <w:rsid w:val="00D75C4D"/>
    <w:rsid w:val="00D77098"/>
    <w:rsid w:val="00D77A45"/>
    <w:rsid w:val="00D805C2"/>
    <w:rsid w:val="00D80FB4"/>
    <w:rsid w:val="00D82275"/>
    <w:rsid w:val="00D827B2"/>
    <w:rsid w:val="00D9463F"/>
    <w:rsid w:val="00D95168"/>
    <w:rsid w:val="00D969AF"/>
    <w:rsid w:val="00DA01D1"/>
    <w:rsid w:val="00DA1396"/>
    <w:rsid w:val="00DA168A"/>
    <w:rsid w:val="00DA30B7"/>
    <w:rsid w:val="00DA3CEB"/>
    <w:rsid w:val="00DA7F81"/>
    <w:rsid w:val="00DB085C"/>
    <w:rsid w:val="00DB1F8B"/>
    <w:rsid w:val="00DB5151"/>
    <w:rsid w:val="00DB5625"/>
    <w:rsid w:val="00DB6364"/>
    <w:rsid w:val="00DB7010"/>
    <w:rsid w:val="00DC0AB5"/>
    <w:rsid w:val="00DC399A"/>
    <w:rsid w:val="00DC3A73"/>
    <w:rsid w:val="00DC5E48"/>
    <w:rsid w:val="00DD0D78"/>
    <w:rsid w:val="00DD23DB"/>
    <w:rsid w:val="00DD2F31"/>
    <w:rsid w:val="00DE3CD9"/>
    <w:rsid w:val="00DE40EC"/>
    <w:rsid w:val="00DE479F"/>
    <w:rsid w:val="00DE6B7F"/>
    <w:rsid w:val="00DE72EA"/>
    <w:rsid w:val="00DF11B1"/>
    <w:rsid w:val="00DF414D"/>
    <w:rsid w:val="00DF41E6"/>
    <w:rsid w:val="00DF5157"/>
    <w:rsid w:val="00E00310"/>
    <w:rsid w:val="00E00F19"/>
    <w:rsid w:val="00E03695"/>
    <w:rsid w:val="00E23124"/>
    <w:rsid w:val="00E26F3D"/>
    <w:rsid w:val="00E26FEE"/>
    <w:rsid w:val="00E2768D"/>
    <w:rsid w:val="00E27EEC"/>
    <w:rsid w:val="00E31225"/>
    <w:rsid w:val="00E35A4E"/>
    <w:rsid w:val="00E36296"/>
    <w:rsid w:val="00E41F83"/>
    <w:rsid w:val="00E42E44"/>
    <w:rsid w:val="00E459B6"/>
    <w:rsid w:val="00E52ED7"/>
    <w:rsid w:val="00E543F6"/>
    <w:rsid w:val="00E54DD0"/>
    <w:rsid w:val="00E56A87"/>
    <w:rsid w:val="00E56A96"/>
    <w:rsid w:val="00E57186"/>
    <w:rsid w:val="00E57CEC"/>
    <w:rsid w:val="00E62194"/>
    <w:rsid w:val="00E6236B"/>
    <w:rsid w:val="00E63464"/>
    <w:rsid w:val="00E67227"/>
    <w:rsid w:val="00E71E4C"/>
    <w:rsid w:val="00E75829"/>
    <w:rsid w:val="00E75AE2"/>
    <w:rsid w:val="00E7780E"/>
    <w:rsid w:val="00E80141"/>
    <w:rsid w:val="00E809DC"/>
    <w:rsid w:val="00E84436"/>
    <w:rsid w:val="00E8625B"/>
    <w:rsid w:val="00E87660"/>
    <w:rsid w:val="00E8784F"/>
    <w:rsid w:val="00E9142E"/>
    <w:rsid w:val="00E920D8"/>
    <w:rsid w:val="00E96C4D"/>
    <w:rsid w:val="00E96E69"/>
    <w:rsid w:val="00EA01F4"/>
    <w:rsid w:val="00EA067C"/>
    <w:rsid w:val="00EA0E25"/>
    <w:rsid w:val="00EA2464"/>
    <w:rsid w:val="00EA2A00"/>
    <w:rsid w:val="00EA4676"/>
    <w:rsid w:val="00EA484D"/>
    <w:rsid w:val="00EB0A4F"/>
    <w:rsid w:val="00EB15B3"/>
    <w:rsid w:val="00EB1763"/>
    <w:rsid w:val="00EB3546"/>
    <w:rsid w:val="00EC0A4F"/>
    <w:rsid w:val="00EC3DE7"/>
    <w:rsid w:val="00EC4239"/>
    <w:rsid w:val="00EC5309"/>
    <w:rsid w:val="00EC562B"/>
    <w:rsid w:val="00EC61B0"/>
    <w:rsid w:val="00EC6F84"/>
    <w:rsid w:val="00ED0E06"/>
    <w:rsid w:val="00ED473A"/>
    <w:rsid w:val="00ED7A64"/>
    <w:rsid w:val="00EE4BF4"/>
    <w:rsid w:val="00EF2540"/>
    <w:rsid w:val="00EF4140"/>
    <w:rsid w:val="00EF4C1D"/>
    <w:rsid w:val="00EF61A4"/>
    <w:rsid w:val="00EF7CFB"/>
    <w:rsid w:val="00F04C5A"/>
    <w:rsid w:val="00F059CB"/>
    <w:rsid w:val="00F1127D"/>
    <w:rsid w:val="00F1186E"/>
    <w:rsid w:val="00F1441F"/>
    <w:rsid w:val="00F15DDE"/>
    <w:rsid w:val="00F17245"/>
    <w:rsid w:val="00F22A54"/>
    <w:rsid w:val="00F2713C"/>
    <w:rsid w:val="00F343E1"/>
    <w:rsid w:val="00F466B8"/>
    <w:rsid w:val="00F47AD4"/>
    <w:rsid w:val="00F532E6"/>
    <w:rsid w:val="00F5417A"/>
    <w:rsid w:val="00F54FB8"/>
    <w:rsid w:val="00F57839"/>
    <w:rsid w:val="00F60B8E"/>
    <w:rsid w:val="00F63D23"/>
    <w:rsid w:val="00F65D8F"/>
    <w:rsid w:val="00F715A1"/>
    <w:rsid w:val="00F748BC"/>
    <w:rsid w:val="00F74E4B"/>
    <w:rsid w:val="00F767F6"/>
    <w:rsid w:val="00F76CB2"/>
    <w:rsid w:val="00F8373A"/>
    <w:rsid w:val="00F83A13"/>
    <w:rsid w:val="00F8690C"/>
    <w:rsid w:val="00F90272"/>
    <w:rsid w:val="00F91279"/>
    <w:rsid w:val="00F97DC4"/>
    <w:rsid w:val="00FA0A76"/>
    <w:rsid w:val="00FA1E21"/>
    <w:rsid w:val="00FA3CF8"/>
    <w:rsid w:val="00FA6127"/>
    <w:rsid w:val="00FA745A"/>
    <w:rsid w:val="00FB2600"/>
    <w:rsid w:val="00FB29E0"/>
    <w:rsid w:val="00FB2DAA"/>
    <w:rsid w:val="00FB48D2"/>
    <w:rsid w:val="00FB5F90"/>
    <w:rsid w:val="00FB6B95"/>
    <w:rsid w:val="00FB73BF"/>
    <w:rsid w:val="00FB754A"/>
    <w:rsid w:val="00FB7742"/>
    <w:rsid w:val="00FC556B"/>
    <w:rsid w:val="00FC6082"/>
    <w:rsid w:val="00FC7953"/>
    <w:rsid w:val="00FD11A0"/>
    <w:rsid w:val="00FD5708"/>
    <w:rsid w:val="00FE1E64"/>
    <w:rsid w:val="00FE57F9"/>
    <w:rsid w:val="00FE6B2C"/>
    <w:rsid w:val="00FF0DFB"/>
    <w:rsid w:val="00FF2E2B"/>
    <w:rsid w:val="00FF40F3"/>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B0628"/>
  <w15:docId w15:val="{014213F0-592D-4F06-A0F4-A6F7C340F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085BE9"/>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8"/>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8"/>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8"/>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8"/>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8"/>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8"/>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C52123"/>
    <w:pPr>
      <w:spacing w:before="0" w:after="0"/>
      <w:ind w:firstLine="0"/>
      <w:jc w:val="left"/>
    </w:pPr>
  </w:style>
  <w:style w:type="character" w:customStyle="1" w:styleId="Textkrper3Zchn">
    <w:name w:val="Textkörper 3 Zchn"/>
    <w:basedOn w:val="Absatz-Standardschriftart"/>
    <w:link w:val="Textkrper3"/>
    <w:rsid w:val="00C52123"/>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6"/>
      </w:numPr>
      <w:ind w:left="454" w:hanging="284"/>
      <w:contextualSpacing/>
    </w:pPr>
  </w:style>
  <w:style w:type="paragraph" w:styleId="Liste2">
    <w:name w:val="List 2"/>
    <w:basedOn w:val="Standard"/>
    <w:unhideWhenUsed/>
    <w:rsid w:val="00ED473A"/>
    <w:pPr>
      <w:numPr>
        <w:ilvl w:val="1"/>
        <w:numId w:val="6"/>
      </w:numPr>
      <w:ind w:left="794" w:hanging="284"/>
      <w:contextualSpacing/>
    </w:pPr>
  </w:style>
  <w:style w:type="paragraph" w:styleId="Liste3">
    <w:name w:val="List 3"/>
    <w:basedOn w:val="Standard"/>
    <w:unhideWhenUsed/>
    <w:rsid w:val="00ED473A"/>
    <w:pPr>
      <w:numPr>
        <w:ilvl w:val="2"/>
        <w:numId w:val="6"/>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7"/>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8"/>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styleId="Platzhaltertext">
    <w:name w:val="Placeholder Text"/>
    <w:basedOn w:val="Absatz-Standardschriftart"/>
    <w:semiHidden/>
    <w:rsid w:val="00D60D86"/>
    <w:rPr>
      <w:color w:val="666666"/>
    </w:rPr>
  </w:style>
  <w:style w:type="paragraph" w:customStyle="1" w:styleId="CitaviBibliographyEntry">
    <w:name w:val="Citavi Bibliography Entry"/>
    <w:basedOn w:val="Standard"/>
    <w:link w:val="CitaviBibliographyEntryZchn"/>
    <w:uiPriority w:val="99"/>
    <w:rsid w:val="00D60D86"/>
    <w:pPr>
      <w:tabs>
        <w:tab w:val="left" w:pos="720"/>
      </w:tabs>
      <w:ind w:left="720" w:hanging="720"/>
    </w:pPr>
  </w:style>
  <w:style w:type="character" w:customStyle="1" w:styleId="CitaviBibliographyEntryZchn">
    <w:name w:val="Citavi Bibliography Entry Zchn"/>
    <w:basedOn w:val="TextkrperZchn"/>
    <w:link w:val="CitaviBibliographyEntry"/>
    <w:uiPriority w:val="99"/>
    <w:rsid w:val="00D60D86"/>
    <w:rPr>
      <w:lang w:val="de-CH"/>
    </w:rPr>
  </w:style>
  <w:style w:type="paragraph" w:customStyle="1" w:styleId="CitaviBibliographyHeading">
    <w:name w:val="Citavi Bibliography Heading"/>
    <w:basedOn w:val="berschrift1"/>
    <w:link w:val="CitaviBibliographyHeadingZchn"/>
    <w:uiPriority w:val="99"/>
    <w:rsid w:val="00D60D86"/>
  </w:style>
  <w:style w:type="character" w:customStyle="1" w:styleId="CitaviBibliographyHeadingZchn">
    <w:name w:val="Citavi Bibliography Heading Zchn"/>
    <w:basedOn w:val="TextkrperZchn"/>
    <w:link w:val="CitaviBibliographyHeading"/>
    <w:uiPriority w:val="99"/>
    <w:rsid w:val="00D60D86"/>
    <w:rPr>
      <w:rFonts w:eastAsiaTheme="majorEastAsia" w:cs="Open Sans SemiCondensed"/>
      <w:b/>
      <w:bCs/>
      <w:color w:val="000000" w:themeColor="text1"/>
      <w:sz w:val="24"/>
      <w:szCs w:val="32"/>
      <w:lang w:val="de-CH"/>
    </w:rPr>
  </w:style>
  <w:style w:type="paragraph" w:customStyle="1" w:styleId="CitaviChapterBibliographyHeading">
    <w:name w:val="Citavi Chapter Bibliography Heading"/>
    <w:basedOn w:val="berschrift2"/>
    <w:link w:val="CitaviChapterBibliographyHeadingZchn"/>
    <w:uiPriority w:val="99"/>
    <w:rsid w:val="00D60D86"/>
  </w:style>
  <w:style w:type="character" w:customStyle="1" w:styleId="CitaviChapterBibliographyHeadingZchn">
    <w:name w:val="Citavi Chapter Bibliography Heading Zchn"/>
    <w:basedOn w:val="TextkrperZchn"/>
    <w:link w:val="CitaviChapterBibliographyHeading"/>
    <w:uiPriority w:val="99"/>
    <w:rsid w:val="00D60D86"/>
    <w:rPr>
      <w:rFonts w:eastAsiaTheme="majorEastAsia" w:cs="Open Sans SemiCondensed"/>
      <w:b/>
      <w:bCs/>
      <w:szCs w:val="24"/>
      <w:lang w:val="de-CH"/>
    </w:rPr>
  </w:style>
  <w:style w:type="paragraph" w:customStyle="1" w:styleId="CitaviBibliographySubheading1">
    <w:name w:val="Citavi Bibliography Subheading 1"/>
    <w:basedOn w:val="berschrift2"/>
    <w:link w:val="CitaviBibliographySubheading1Zchn"/>
    <w:uiPriority w:val="99"/>
    <w:rsid w:val="00D60D86"/>
    <w:pPr>
      <w:outlineLvl w:val="9"/>
    </w:pPr>
  </w:style>
  <w:style w:type="character" w:customStyle="1" w:styleId="CitaviBibliographySubheading1Zchn">
    <w:name w:val="Citavi Bibliography Subheading 1 Zchn"/>
    <w:basedOn w:val="TextkrperZchn"/>
    <w:link w:val="CitaviBibliographySubheading1"/>
    <w:uiPriority w:val="99"/>
    <w:rsid w:val="00D60D86"/>
    <w:rPr>
      <w:rFonts w:eastAsiaTheme="majorEastAsia" w:cs="Open Sans SemiCondensed"/>
      <w:b/>
      <w:bCs/>
      <w:szCs w:val="24"/>
      <w:lang w:val="de-CH"/>
    </w:rPr>
  </w:style>
  <w:style w:type="paragraph" w:customStyle="1" w:styleId="CitaviBibliographySubheading2">
    <w:name w:val="Citavi Bibliography Subheading 2"/>
    <w:basedOn w:val="berschrift3"/>
    <w:link w:val="CitaviBibliographySubheading2Zchn"/>
    <w:uiPriority w:val="99"/>
    <w:rsid w:val="00D60D86"/>
    <w:pPr>
      <w:outlineLvl w:val="9"/>
    </w:pPr>
  </w:style>
  <w:style w:type="character" w:customStyle="1" w:styleId="CitaviBibliographySubheading2Zchn">
    <w:name w:val="Citavi Bibliography Subheading 2 Zchn"/>
    <w:basedOn w:val="TextkrperZchn"/>
    <w:link w:val="CitaviBibliographySubheading2"/>
    <w:uiPriority w:val="99"/>
    <w:rsid w:val="00D60D86"/>
    <w:rPr>
      <w:rFonts w:eastAsiaTheme="majorEastAsia" w:cs="Open Sans SemiCondensed"/>
      <w:bCs/>
      <w:i/>
      <w:lang w:val="de-CH"/>
    </w:rPr>
  </w:style>
  <w:style w:type="paragraph" w:customStyle="1" w:styleId="CitaviBibliographySubheading3">
    <w:name w:val="Citavi Bibliography Subheading 3"/>
    <w:basedOn w:val="berschrift4"/>
    <w:link w:val="CitaviBibliographySubheading3Zchn"/>
    <w:uiPriority w:val="99"/>
    <w:rsid w:val="00D60D86"/>
    <w:pPr>
      <w:outlineLvl w:val="9"/>
    </w:pPr>
  </w:style>
  <w:style w:type="character" w:customStyle="1" w:styleId="CitaviBibliographySubheading3Zchn">
    <w:name w:val="Citavi Bibliography Subheading 3 Zchn"/>
    <w:basedOn w:val="TextkrperZchn"/>
    <w:link w:val="CitaviBibliographySubheading3"/>
    <w:uiPriority w:val="99"/>
    <w:rsid w:val="00D60D86"/>
    <w:rPr>
      <w:rFonts w:eastAsiaTheme="majorEastAsia" w:cstheme="majorBidi"/>
      <w:bCs/>
      <w:i/>
      <w:sz w:val="24"/>
      <w:lang w:val="de-CH"/>
    </w:rPr>
  </w:style>
  <w:style w:type="paragraph" w:customStyle="1" w:styleId="CitaviBibliographySubheading4">
    <w:name w:val="Citavi Bibliography Subheading 4"/>
    <w:basedOn w:val="berschrift5"/>
    <w:link w:val="CitaviBibliographySubheading4Zchn"/>
    <w:uiPriority w:val="99"/>
    <w:rsid w:val="00D60D86"/>
    <w:pPr>
      <w:outlineLvl w:val="9"/>
    </w:pPr>
  </w:style>
  <w:style w:type="character" w:customStyle="1" w:styleId="CitaviBibliographySubheading4Zchn">
    <w:name w:val="Citavi Bibliography Subheading 4 Zchn"/>
    <w:basedOn w:val="TextkrperZchn"/>
    <w:link w:val="CitaviBibliographySubheading4"/>
    <w:uiPriority w:val="99"/>
    <w:rsid w:val="00D60D86"/>
    <w:rPr>
      <w:rFonts w:eastAsiaTheme="majorEastAsia" w:cstheme="majorBidi"/>
      <w:iCs/>
      <w:sz w:val="24"/>
      <w:lang w:val="de-CH"/>
    </w:rPr>
  </w:style>
  <w:style w:type="paragraph" w:customStyle="1" w:styleId="CitaviBibliographySubheading5">
    <w:name w:val="Citavi Bibliography Subheading 5"/>
    <w:basedOn w:val="berschrift6"/>
    <w:link w:val="CitaviBibliographySubheading5Zchn"/>
    <w:uiPriority w:val="99"/>
    <w:rsid w:val="00D60D86"/>
    <w:pPr>
      <w:outlineLvl w:val="9"/>
    </w:pPr>
  </w:style>
  <w:style w:type="character" w:customStyle="1" w:styleId="CitaviBibliographySubheading5Zchn">
    <w:name w:val="Citavi Bibliography Subheading 5 Zchn"/>
    <w:basedOn w:val="TextkrperZchn"/>
    <w:link w:val="CitaviBibliographySubheading5"/>
    <w:uiPriority w:val="99"/>
    <w:rsid w:val="00D60D86"/>
    <w:rPr>
      <w:rFonts w:eastAsiaTheme="majorEastAsia" w:cstheme="majorBidi"/>
      <w:sz w:val="24"/>
      <w:lang w:val="de-CH"/>
    </w:rPr>
  </w:style>
  <w:style w:type="paragraph" w:customStyle="1" w:styleId="CitaviBibliographySubheading6">
    <w:name w:val="Citavi Bibliography Subheading 6"/>
    <w:basedOn w:val="berschrift7"/>
    <w:link w:val="CitaviBibliographySubheading6Zchn"/>
    <w:uiPriority w:val="99"/>
    <w:rsid w:val="00D60D86"/>
    <w:pPr>
      <w:outlineLvl w:val="9"/>
    </w:pPr>
  </w:style>
  <w:style w:type="character" w:customStyle="1" w:styleId="CitaviBibliographySubheading6Zchn">
    <w:name w:val="Citavi Bibliography Subheading 6 Zchn"/>
    <w:basedOn w:val="TextkrperZchn"/>
    <w:link w:val="CitaviBibliographySubheading6"/>
    <w:uiPriority w:val="99"/>
    <w:rsid w:val="00D60D86"/>
    <w:rPr>
      <w:rFonts w:eastAsiaTheme="majorEastAsia" w:cstheme="majorBidi"/>
      <w:sz w:val="24"/>
      <w:lang w:val="de-CH"/>
    </w:rPr>
  </w:style>
  <w:style w:type="paragraph" w:customStyle="1" w:styleId="CitaviBibliographySubheading7">
    <w:name w:val="Citavi Bibliography Subheading 7"/>
    <w:basedOn w:val="berschrift8"/>
    <w:link w:val="CitaviBibliographySubheading7Zchn"/>
    <w:uiPriority w:val="99"/>
    <w:rsid w:val="00D60D86"/>
    <w:pPr>
      <w:outlineLvl w:val="9"/>
    </w:pPr>
  </w:style>
  <w:style w:type="character" w:customStyle="1" w:styleId="CitaviBibliographySubheading7Zchn">
    <w:name w:val="Citavi Bibliography Subheading 7 Zchn"/>
    <w:basedOn w:val="TextkrperZchn"/>
    <w:link w:val="CitaviBibliographySubheading7"/>
    <w:uiPriority w:val="99"/>
    <w:rsid w:val="00D60D86"/>
    <w:rPr>
      <w:rFonts w:eastAsiaTheme="majorEastAsia" w:cstheme="majorBidi"/>
      <w:sz w:val="24"/>
      <w:lang w:val="de-CH"/>
    </w:rPr>
  </w:style>
  <w:style w:type="paragraph" w:customStyle="1" w:styleId="CitaviBibliographySubheading8">
    <w:name w:val="Citavi Bibliography Subheading 8"/>
    <w:basedOn w:val="berschrift9"/>
    <w:link w:val="CitaviBibliographySubheading8Zchn"/>
    <w:uiPriority w:val="99"/>
    <w:rsid w:val="00D60D86"/>
    <w:pPr>
      <w:outlineLvl w:val="9"/>
    </w:pPr>
  </w:style>
  <w:style w:type="character" w:customStyle="1" w:styleId="CitaviBibliographySubheading8Zchn">
    <w:name w:val="Citavi Bibliography Subheading 8 Zchn"/>
    <w:basedOn w:val="TextkrperZchn"/>
    <w:link w:val="CitaviBibliographySubheading8"/>
    <w:uiPriority w:val="99"/>
    <w:rsid w:val="00D60D86"/>
    <w:rPr>
      <w:rFonts w:eastAsiaTheme="majorEastAsia" w:cstheme="majorBidi"/>
      <w:sz w:val="24"/>
      <w:lang w:val="de-CH"/>
    </w:rPr>
  </w:style>
  <w:style w:type="character" w:styleId="Buchtitel">
    <w:name w:val="Book Title"/>
    <w:basedOn w:val="Absatz-Standardschriftart"/>
    <w:rsid w:val="001E2FB1"/>
    <w:rPr>
      <w:b/>
      <w:bCs/>
      <w:i/>
      <w:iCs/>
      <w:spacing w:val="5"/>
    </w:rPr>
  </w:style>
  <w:style w:type="character" w:styleId="IntensiverVerweis">
    <w:name w:val="Intense Reference"/>
    <w:basedOn w:val="Absatz-Standardschriftart"/>
    <w:semiHidden/>
    <w:unhideWhenUsed/>
    <w:rsid w:val="001E2FB1"/>
    <w:rPr>
      <w:b/>
      <w:bCs/>
      <w:smallCaps/>
      <w:color w:val="D31932" w:themeColor="accent1"/>
      <w:spacing w:val="5"/>
    </w:rPr>
  </w:style>
  <w:style w:type="character" w:styleId="SchwacherVerweis">
    <w:name w:val="Subtle Reference"/>
    <w:basedOn w:val="Absatz-Standardschriftart"/>
    <w:rsid w:val="001E2FB1"/>
    <w:rPr>
      <w:smallCaps/>
      <w:color w:val="5A5A5A" w:themeColor="text1" w:themeTint="A5"/>
    </w:rPr>
  </w:style>
  <w:style w:type="character" w:styleId="IntensiveHervorhebung">
    <w:name w:val="Intense Emphasis"/>
    <w:basedOn w:val="Absatz-Standardschriftart"/>
    <w:rsid w:val="001E2FB1"/>
    <w:rPr>
      <w:i/>
      <w:iCs/>
      <w:color w:val="D31932" w:themeColor="accent1"/>
    </w:rPr>
  </w:style>
  <w:style w:type="character" w:styleId="SchwacheHervorhebung">
    <w:name w:val="Subtle Emphasis"/>
    <w:basedOn w:val="Absatz-Standardschriftart"/>
    <w:rsid w:val="001E2FB1"/>
    <w:rPr>
      <w:i/>
      <w:iCs/>
      <w:color w:val="404040" w:themeColor="text1" w:themeTint="BF"/>
    </w:rPr>
  </w:style>
  <w:style w:type="paragraph" w:styleId="IntensivesZitat">
    <w:name w:val="Intense Quote"/>
    <w:basedOn w:val="Standard"/>
    <w:next w:val="Standard"/>
    <w:link w:val="IntensivesZitatZchn"/>
    <w:rsid w:val="001E2FB1"/>
    <w:pPr>
      <w:pBdr>
        <w:top w:val="single" w:sz="4" w:space="10" w:color="D31932" w:themeColor="accent1"/>
        <w:bottom w:val="single" w:sz="4" w:space="10" w:color="D31932" w:themeColor="accent1"/>
      </w:pBdr>
      <w:spacing w:before="360" w:after="360"/>
      <w:ind w:left="864" w:right="864"/>
      <w:jc w:val="center"/>
    </w:pPr>
    <w:rPr>
      <w:i/>
      <w:iCs/>
      <w:color w:val="D31932" w:themeColor="accent1"/>
    </w:rPr>
  </w:style>
  <w:style w:type="character" w:customStyle="1" w:styleId="IntensivesZitatZchn">
    <w:name w:val="Intensives Zitat Zchn"/>
    <w:basedOn w:val="Absatz-Standardschriftart"/>
    <w:link w:val="IntensivesZitat"/>
    <w:rsid w:val="001E2FB1"/>
    <w:rPr>
      <w:i/>
      <w:iCs/>
      <w:color w:val="D31932" w:themeColor="accent1"/>
      <w:lang w:val="de-CH"/>
    </w:rPr>
  </w:style>
  <w:style w:type="paragraph" w:styleId="Zitat">
    <w:name w:val="Quote"/>
    <w:basedOn w:val="Standard"/>
    <w:next w:val="Standard"/>
    <w:link w:val="ZitatZchn"/>
    <w:rsid w:val="001E2FB1"/>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rsid w:val="001E2FB1"/>
    <w:rPr>
      <w:i/>
      <w:iCs/>
      <w:color w:val="404040" w:themeColor="text1" w:themeTint="BF"/>
      <w:lang w:val="de-CH"/>
    </w:rPr>
  </w:style>
  <w:style w:type="paragraph" w:styleId="Listenabsatz">
    <w:name w:val="List Paragraph"/>
    <w:basedOn w:val="Standard"/>
    <w:uiPriority w:val="34"/>
    <w:qFormat/>
    <w:rsid w:val="001E2FB1"/>
    <w:pPr>
      <w:ind w:left="720"/>
      <w:contextualSpacing/>
    </w:pPr>
  </w:style>
  <w:style w:type="table" w:styleId="MittlereListe1-Akzent1">
    <w:name w:val="Medium List 1 Accent 1"/>
    <w:basedOn w:val="NormaleTabelle"/>
    <w:semiHidden/>
    <w:unhideWhenUsed/>
    <w:rsid w:val="001E2FB1"/>
    <w:pPr>
      <w:spacing w:after="0"/>
    </w:pPr>
    <w:rPr>
      <w:color w:val="000000" w:themeColor="text1"/>
    </w:rPr>
    <w:tblPr>
      <w:tblStyleRowBandSize w:val="1"/>
      <w:tblStyleColBandSize w:val="1"/>
      <w:tblBorders>
        <w:top w:val="single" w:sz="8" w:space="0" w:color="D31932" w:themeColor="accent1"/>
        <w:bottom w:val="single" w:sz="8" w:space="0" w:color="D31932" w:themeColor="accent1"/>
      </w:tblBorders>
    </w:tblPr>
    <w:tblStylePr w:type="firstRow">
      <w:rPr>
        <w:rFonts w:asciiTheme="majorHAnsi" w:eastAsiaTheme="majorEastAsia" w:hAnsiTheme="majorHAnsi" w:cstheme="majorBidi"/>
      </w:rPr>
      <w:tblPr/>
      <w:tcPr>
        <w:tcBorders>
          <w:top w:val="nil"/>
          <w:bottom w:val="single" w:sz="8" w:space="0" w:color="D31932" w:themeColor="accent1"/>
        </w:tcBorders>
      </w:tcPr>
    </w:tblStylePr>
    <w:tblStylePr w:type="lastRow">
      <w:rPr>
        <w:b/>
        <w:bCs/>
        <w:color w:val="252B46" w:themeColor="text2"/>
      </w:rPr>
      <w:tblPr/>
      <w:tcPr>
        <w:tcBorders>
          <w:top w:val="single" w:sz="8" w:space="0" w:color="D31932" w:themeColor="accent1"/>
          <w:bottom w:val="single" w:sz="8" w:space="0" w:color="D31932" w:themeColor="accent1"/>
        </w:tcBorders>
      </w:tcPr>
    </w:tblStylePr>
    <w:tblStylePr w:type="firstCol">
      <w:rPr>
        <w:b/>
        <w:bCs/>
      </w:rPr>
    </w:tblStylePr>
    <w:tblStylePr w:type="lastCol">
      <w:rPr>
        <w:b/>
        <w:bCs/>
      </w:rPr>
      <w:tblPr/>
      <w:tcPr>
        <w:tcBorders>
          <w:top w:val="single" w:sz="8" w:space="0" w:color="D31932" w:themeColor="accent1"/>
          <w:bottom w:val="single" w:sz="8" w:space="0" w:color="D31932" w:themeColor="accent1"/>
        </w:tcBorders>
      </w:tcPr>
    </w:tblStylePr>
    <w:tblStylePr w:type="band1Vert">
      <w:tblPr/>
      <w:tcPr>
        <w:shd w:val="clear" w:color="auto" w:fill="F7C2C9" w:themeFill="accent1" w:themeFillTint="3F"/>
      </w:tcPr>
    </w:tblStylePr>
    <w:tblStylePr w:type="band1Horz">
      <w:tblPr/>
      <w:tcPr>
        <w:shd w:val="clear" w:color="auto" w:fill="F7C2C9" w:themeFill="accent1" w:themeFillTint="3F"/>
      </w:tcPr>
    </w:tblStylePr>
  </w:style>
  <w:style w:type="table" w:styleId="MittlereSchattierung2-Akzent1">
    <w:name w:val="Medium Shading 2 Accent 1"/>
    <w:basedOn w:val="NormaleTabelle"/>
    <w:semiHidden/>
    <w:unhideWhenUsed/>
    <w:rsid w:val="001E2FB1"/>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3193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D31932" w:themeFill="accent1"/>
      </w:tcPr>
    </w:tblStylePr>
    <w:tblStylePr w:type="lastCol">
      <w:rPr>
        <w:b/>
        <w:bCs/>
        <w:color w:val="FFFFFF" w:themeColor="background1"/>
      </w:rPr>
      <w:tblPr/>
      <w:tcPr>
        <w:tcBorders>
          <w:left w:val="nil"/>
          <w:right w:val="nil"/>
          <w:insideH w:val="nil"/>
          <w:insideV w:val="nil"/>
        </w:tcBorders>
        <w:shd w:val="clear" w:color="auto" w:fill="D3193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semiHidden/>
    <w:unhideWhenUsed/>
    <w:rsid w:val="001E2FB1"/>
    <w:pPr>
      <w:spacing w:after="0"/>
    </w:pPr>
    <w:tblPr>
      <w:tblStyleRowBandSize w:val="1"/>
      <w:tblStyleColBandSize w:val="1"/>
      <w:tblBorders>
        <w:top w:val="single" w:sz="8" w:space="0" w:color="E9475C" w:themeColor="accent1" w:themeTint="BF"/>
        <w:left w:val="single" w:sz="8" w:space="0" w:color="E9475C" w:themeColor="accent1" w:themeTint="BF"/>
        <w:bottom w:val="single" w:sz="8" w:space="0" w:color="E9475C" w:themeColor="accent1" w:themeTint="BF"/>
        <w:right w:val="single" w:sz="8" w:space="0" w:color="E9475C" w:themeColor="accent1" w:themeTint="BF"/>
        <w:insideH w:val="single" w:sz="8" w:space="0" w:color="E9475C" w:themeColor="accent1" w:themeTint="BF"/>
      </w:tblBorders>
    </w:tblPr>
    <w:tblStylePr w:type="firstRow">
      <w:pPr>
        <w:spacing w:before="0" w:after="0" w:line="240" w:lineRule="auto"/>
      </w:pPr>
      <w:rPr>
        <w:b/>
        <w:bCs/>
        <w:color w:val="FFFFFF" w:themeColor="background1"/>
      </w:rPr>
      <w:tblPr/>
      <w:tcPr>
        <w:tcBorders>
          <w:top w:val="single" w:sz="8" w:space="0" w:color="E9475C" w:themeColor="accent1" w:themeTint="BF"/>
          <w:left w:val="single" w:sz="8" w:space="0" w:color="E9475C" w:themeColor="accent1" w:themeTint="BF"/>
          <w:bottom w:val="single" w:sz="8" w:space="0" w:color="E9475C" w:themeColor="accent1" w:themeTint="BF"/>
          <w:right w:val="single" w:sz="8" w:space="0" w:color="E9475C" w:themeColor="accent1" w:themeTint="BF"/>
          <w:insideH w:val="nil"/>
          <w:insideV w:val="nil"/>
        </w:tcBorders>
        <w:shd w:val="clear" w:color="auto" w:fill="D31932" w:themeFill="accent1"/>
      </w:tcPr>
    </w:tblStylePr>
    <w:tblStylePr w:type="lastRow">
      <w:pPr>
        <w:spacing w:before="0" w:after="0" w:line="240" w:lineRule="auto"/>
      </w:pPr>
      <w:rPr>
        <w:b/>
        <w:bCs/>
      </w:rPr>
      <w:tblPr/>
      <w:tcPr>
        <w:tcBorders>
          <w:top w:val="double" w:sz="6" w:space="0" w:color="E9475C" w:themeColor="accent1" w:themeTint="BF"/>
          <w:left w:val="single" w:sz="8" w:space="0" w:color="E9475C" w:themeColor="accent1" w:themeTint="BF"/>
          <w:bottom w:val="single" w:sz="8" w:space="0" w:color="E9475C" w:themeColor="accent1" w:themeTint="BF"/>
          <w:right w:val="single" w:sz="8" w:space="0" w:color="E9475C" w:themeColor="accent1" w:themeTint="BF"/>
          <w:insideH w:val="nil"/>
          <w:insideV w:val="nil"/>
        </w:tcBorders>
      </w:tcPr>
    </w:tblStylePr>
    <w:tblStylePr w:type="firstCol">
      <w:rPr>
        <w:b/>
        <w:bCs/>
      </w:rPr>
    </w:tblStylePr>
    <w:tblStylePr w:type="lastCol">
      <w:rPr>
        <w:b/>
        <w:bCs/>
      </w:rPr>
    </w:tblStylePr>
    <w:tblStylePr w:type="band1Vert">
      <w:tblPr/>
      <w:tcPr>
        <w:shd w:val="clear" w:color="auto" w:fill="F7C2C9" w:themeFill="accent1" w:themeFillTint="3F"/>
      </w:tcPr>
    </w:tblStylePr>
    <w:tblStylePr w:type="band1Horz">
      <w:tblPr/>
      <w:tcPr>
        <w:tcBorders>
          <w:insideH w:val="nil"/>
          <w:insideV w:val="nil"/>
        </w:tcBorders>
        <w:shd w:val="clear" w:color="auto" w:fill="F7C2C9"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semiHidden/>
    <w:unhideWhenUsed/>
    <w:rsid w:val="001E2FB1"/>
    <w:pPr>
      <w:spacing w:after="0"/>
    </w:p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31932" w:themeColor="accent1"/>
          <w:left w:val="single" w:sz="8" w:space="0" w:color="D31932" w:themeColor="accent1"/>
          <w:bottom w:val="single" w:sz="18" w:space="0" w:color="D31932" w:themeColor="accent1"/>
          <w:right w:val="single" w:sz="8" w:space="0" w:color="D31932" w:themeColor="accent1"/>
          <w:insideH w:val="nil"/>
          <w:insideV w:val="single" w:sz="8" w:space="0" w:color="D3193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31932" w:themeColor="accent1"/>
          <w:left w:val="single" w:sz="8" w:space="0" w:color="D31932" w:themeColor="accent1"/>
          <w:bottom w:val="single" w:sz="8" w:space="0" w:color="D31932" w:themeColor="accent1"/>
          <w:right w:val="single" w:sz="8" w:space="0" w:color="D31932" w:themeColor="accent1"/>
          <w:insideH w:val="nil"/>
          <w:insideV w:val="single" w:sz="8" w:space="0" w:color="D3193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31932" w:themeColor="accent1"/>
          <w:left w:val="single" w:sz="8" w:space="0" w:color="D31932" w:themeColor="accent1"/>
          <w:bottom w:val="single" w:sz="8" w:space="0" w:color="D31932" w:themeColor="accent1"/>
          <w:right w:val="single" w:sz="8" w:space="0" w:color="D31932" w:themeColor="accent1"/>
        </w:tcBorders>
      </w:tcPr>
    </w:tblStylePr>
    <w:tblStylePr w:type="band1Vert">
      <w:tblPr/>
      <w:tcPr>
        <w:tcBorders>
          <w:top w:val="single" w:sz="8" w:space="0" w:color="D31932" w:themeColor="accent1"/>
          <w:left w:val="single" w:sz="8" w:space="0" w:color="D31932" w:themeColor="accent1"/>
          <w:bottom w:val="single" w:sz="8" w:space="0" w:color="D31932" w:themeColor="accent1"/>
          <w:right w:val="single" w:sz="8" w:space="0" w:color="D31932" w:themeColor="accent1"/>
        </w:tcBorders>
        <w:shd w:val="clear" w:color="auto" w:fill="F7C2C9" w:themeFill="accent1" w:themeFillTint="3F"/>
      </w:tcPr>
    </w:tblStylePr>
    <w:tblStylePr w:type="band1Horz">
      <w:tblPr/>
      <w:tcPr>
        <w:tcBorders>
          <w:top w:val="single" w:sz="8" w:space="0" w:color="D31932" w:themeColor="accent1"/>
          <w:left w:val="single" w:sz="8" w:space="0" w:color="D31932" w:themeColor="accent1"/>
          <w:bottom w:val="single" w:sz="8" w:space="0" w:color="D31932" w:themeColor="accent1"/>
          <w:right w:val="single" w:sz="8" w:space="0" w:color="D31932" w:themeColor="accent1"/>
          <w:insideV w:val="single" w:sz="8" w:space="0" w:color="D31932" w:themeColor="accent1"/>
        </w:tcBorders>
        <w:shd w:val="clear" w:color="auto" w:fill="F7C2C9" w:themeFill="accent1" w:themeFillTint="3F"/>
      </w:tcPr>
    </w:tblStylePr>
    <w:tblStylePr w:type="band2Horz">
      <w:tblPr/>
      <w:tcPr>
        <w:tcBorders>
          <w:top w:val="single" w:sz="8" w:space="0" w:color="D31932" w:themeColor="accent1"/>
          <w:left w:val="single" w:sz="8" w:space="0" w:color="D31932" w:themeColor="accent1"/>
          <w:bottom w:val="single" w:sz="8" w:space="0" w:color="D31932" w:themeColor="accent1"/>
          <w:right w:val="single" w:sz="8" w:space="0" w:color="D31932" w:themeColor="accent1"/>
          <w:insideV w:val="single" w:sz="8" w:space="0" w:color="D31932" w:themeColor="accent1"/>
        </w:tcBorders>
      </w:tcPr>
    </w:tblStylePr>
  </w:style>
  <w:style w:type="table" w:styleId="HelleListe-Akzent1">
    <w:name w:val="Light List Accent 1"/>
    <w:basedOn w:val="NormaleTabelle"/>
    <w:semiHidden/>
    <w:unhideWhenUsed/>
    <w:rsid w:val="001E2FB1"/>
    <w:pPr>
      <w:spacing w:after="0"/>
    </w:p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pPr>
        <w:spacing w:before="0" w:after="0" w:line="240" w:lineRule="auto"/>
      </w:pPr>
      <w:rPr>
        <w:b/>
        <w:bCs/>
        <w:color w:val="FFFFFF" w:themeColor="background1"/>
      </w:rPr>
      <w:tblPr/>
      <w:tcPr>
        <w:shd w:val="clear" w:color="auto" w:fill="D31932" w:themeFill="accent1"/>
      </w:tcPr>
    </w:tblStylePr>
    <w:tblStylePr w:type="lastRow">
      <w:pPr>
        <w:spacing w:before="0" w:after="0" w:line="240" w:lineRule="auto"/>
      </w:pPr>
      <w:rPr>
        <w:b/>
        <w:bCs/>
      </w:rPr>
      <w:tblPr/>
      <w:tcPr>
        <w:tcBorders>
          <w:top w:val="double" w:sz="6" w:space="0" w:color="D31932" w:themeColor="accent1"/>
          <w:left w:val="single" w:sz="8" w:space="0" w:color="D31932" w:themeColor="accent1"/>
          <w:bottom w:val="single" w:sz="8" w:space="0" w:color="D31932" w:themeColor="accent1"/>
          <w:right w:val="single" w:sz="8" w:space="0" w:color="D31932" w:themeColor="accent1"/>
        </w:tcBorders>
      </w:tcPr>
    </w:tblStylePr>
    <w:tblStylePr w:type="firstCol">
      <w:rPr>
        <w:b/>
        <w:bCs/>
      </w:rPr>
    </w:tblStylePr>
    <w:tblStylePr w:type="lastCol">
      <w:rPr>
        <w:b/>
        <w:bCs/>
      </w:rPr>
    </w:tblStylePr>
    <w:tblStylePr w:type="band1Vert">
      <w:tblPr/>
      <w:tcPr>
        <w:tcBorders>
          <w:top w:val="single" w:sz="8" w:space="0" w:color="D31932" w:themeColor="accent1"/>
          <w:left w:val="single" w:sz="8" w:space="0" w:color="D31932" w:themeColor="accent1"/>
          <w:bottom w:val="single" w:sz="8" w:space="0" w:color="D31932" w:themeColor="accent1"/>
          <w:right w:val="single" w:sz="8" w:space="0" w:color="D31932" w:themeColor="accent1"/>
        </w:tcBorders>
      </w:tcPr>
    </w:tblStylePr>
    <w:tblStylePr w:type="band1Horz">
      <w:tblPr/>
      <w:tcPr>
        <w:tcBorders>
          <w:top w:val="single" w:sz="8" w:space="0" w:color="D31932" w:themeColor="accent1"/>
          <w:left w:val="single" w:sz="8" w:space="0" w:color="D31932" w:themeColor="accent1"/>
          <w:bottom w:val="single" w:sz="8" w:space="0" w:color="D31932" w:themeColor="accent1"/>
          <w:right w:val="single" w:sz="8" w:space="0" w:color="D31932" w:themeColor="accent1"/>
        </w:tcBorders>
      </w:tcPr>
    </w:tblStylePr>
  </w:style>
  <w:style w:type="table" w:styleId="HelleSchattierung-Akzent1">
    <w:name w:val="Light Shading Accent 1"/>
    <w:basedOn w:val="NormaleTabelle"/>
    <w:semiHidden/>
    <w:unhideWhenUsed/>
    <w:rsid w:val="001E2FB1"/>
    <w:pPr>
      <w:spacing w:after="0"/>
    </w:pPr>
    <w:rPr>
      <w:color w:val="9D1225" w:themeColor="accent1" w:themeShade="BF"/>
    </w:rPr>
    <w:tblPr>
      <w:tblStyleRowBandSize w:val="1"/>
      <w:tblStyleColBandSize w:val="1"/>
      <w:tblBorders>
        <w:top w:val="single" w:sz="8" w:space="0" w:color="D31932" w:themeColor="accent1"/>
        <w:bottom w:val="single" w:sz="8" w:space="0" w:color="D31932" w:themeColor="accent1"/>
      </w:tblBorders>
    </w:tblPr>
    <w:tblStylePr w:type="firstRow">
      <w:pPr>
        <w:spacing w:before="0" w:after="0" w:line="240" w:lineRule="auto"/>
      </w:pPr>
      <w:rPr>
        <w:b/>
        <w:bCs/>
      </w:rPr>
      <w:tblPr/>
      <w:tcPr>
        <w:tcBorders>
          <w:top w:val="single" w:sz="8" w:space="0" w:color="D31932" w:themeColor="accent1"/>
          <w:left w:val="nil"/>
          <w:bottom w:val="single" w:sz="8" w:space="0" w:color="D31932" w:themeColor="accent1"/>
          <w:right w:val="nil"/>
          <w:insideH w:val="nil"/>
          <w:insideV w:val="nil"/>
        </w:tcBorders>
      </w:tcPr>
    </w:tblStylePr>
    <w:tblStylePr w:type="lastRow">
      <w:pPr>
        <w:spacing w:before="0" w:after="0" w:line="240" w:lineRule="auto"/>
      </w:pPr>
      <w:rPr>
        <w:b/>
        <w:bCs/>
      </w:rPr>
      <w:tblPr/>
      <w:tcPr>
        <w:tcBorders>
          <w:top w:val="single" w:sz="8" w:space="0" w:color="D31932" w:themeColor="accent1"/>
          <w:left w:val="nil"/>
          <w:bottom w:val="single" w:sz="8" w:space="0" w:color="D3193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left w:val="nil"/>
          <w:right w:val="nil"/>
          <w:insideH w:val="nil"/>
          <w:insideV w:val="nil"/>
        </w:tcBorders>
        <w:shd w:val="clear" w:color="auto" w:fill="F7C2C9" w:themeFill="accent1" w:themeFillTint="3F"/>
      </w:tcPr>
    </w:tblStylePr>
  </w:style>
  <w:style w:type="table" w:styleId="FarbigesRaster">
    <w:name w:val="Colorful Grid"/>
    <w:basedOn w:val="NormaleTabelle"/>
    <w:semiHidden/>
    <w:unhideWhenUsed/>
    <w:rsid w:val="001E2FB1"/>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semiHidden/>
    <w:unhideWhenUsed/>
    <w:rsid w:val="001E2FB1"/>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E22A1A" w:themeFill="accent2" w:themeFillShade="CC"/>
      </w:tcPr>
    </w:tblStylePr>
    <w:tblStylePr w:type="lastRow">
      <w:rPr>
        <w:b/>
        <w:bCs/>
        <w:color w:val="E22A1A"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semiHidden/>
    <w:unhideWhenUsed/>
    <w:rsid w:val="001E2FB1"/>
    <w:pPr>
      <w:spacing w:after="0"/>
    </w:pPr>
    <w:rPr>
      <w:color w:val="000000" w:themeColor="text1"/>
    </w:rPr>
    <w:tblPr>
      <w:tblStyleRowBandSize w:val="1"/>
      <w:tblStyleColBandSize w:val="1"/>
      <w:tblBorders>
        <w:top w:val="single" w:sz="24" w:space="0" w:color="EB5E5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semiHidden/>
    <w:unhideWhenUsed/>
    <w:rsid w:val="001E2FB1"/>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semiHidden/>
    <w:unhideWhenUsed/>
    <w:rsid w:val="001E2FB1"/>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1">
    <w:name w:val="Medium Grid 1"/>
    <w:basedOn w:val="NormaleTabelle"/>
    <w:semiHidden/>
    <w:unhideWhenUsed/>
    <w:rsid w:val="001E2FB1"/>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1">
    <w:name w:val="Medium List 1"/>
    <w:basedOn w:val="NormaleTabelle"/>
    <w:semiHidden/>
    <w:unhideWhenUsed/>
    <w:rsid w:val="001E2FB1"/>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52B4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semiHidden/>
    <w:unhideWhenUsed/>
    <w:rsid w:val="001E2FB1"/>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semiHidden/>
    <w:unhideWhenUsed/>
    <w:rsid w:val="001E2FB1"/>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semiHidden/>
    <w:unhideWhenUsed/>
    <w:rsid w:val="001E2FB1"/>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semiHidden/>
    <w:unhideWhenUsed/>
    <w:rsid w:val="001E2FB1"/>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semiHidden/>
    <w:unhideWhenUsed/>
    <w:rsid w:val="001E2FB1"/>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rsid w:val="001E2FB1"/>
    <w:pPr>
      <w:spacing w:after="0"/>
    </w:pPr>
    <w:rPr>
      <w:lang w:val="de-CH"/>
    </w:rPr>
  </w:style>
  <w:style w:type="character" w:styleId="HTMLVariable">
    <w:name w:val="HTML Variable"/>
    <w:basedOn w:val="Absatz-Standardschriftart"/>
    <w:semiHidden/>
    <w:unhideWhenUsed/>
    <w:rsid w:val="001E2FB1"/>
    <w:rPr>
      <w:i/>
      <w:iCs/>
    </w:rPr>
  </w:style>
  <w:style w:type="character" w:styleId="HTMLDefinition">
    <w:name w:val="HTML Definition"/>
    <w:basedOn w:val="Absatz-Standardschriftart"/>
    <w:semiHidden/>
    <w:unhideWhenUsed/>
    <w:rsid w:val="001E2FB1"/>
    <w:rPr>
      <w:i/>
      <w:iCs/>
    </w:rPr>
  </w:style>
  <w:style w:type="character" w:styleId="HTMLZitat">
    <w:name w:val="HTML Cite"/>
    <w:basedOn w:val="Absatz-Standardschriftart"/>
    <w:semiHidden/>
    <w:unhideWhenUsed/>
    <w:rsid w:val="001E2FB1"/>
    <w:rPr>
      <w:i/>
      <w:iCs/>
    </w:rPr>
  </w:style>
  <w:style w:type="paragraph" w:styleId="HTMLAdresse">
    <w:name w:val="HTML Address"/>
    <w:basedOn w:val="Standard"/>
    <w:link w:val="HTMLAdresseZchn"/>
    <w:semiHidden/>
    <w:unhideWhenUsed/>
    <w:rsid w:val="001E2FB1"/>
    <w:pPr>
      <w:spacing w:line="240" w:lineRule="auto"/>
    </w:pPr>
    <w:rPr>
      <w:i/>
      <w:iCs/>
    </w:rPr>
  </w:style>
  <w:style w:type="character" w:customStyle="1" w:styleId="HTMLAdresseZchn">
    <w:name w:val="HTML Adresse Zchn"/>
    <w:basedOn w:val="Absatz-Standardschriftart"/>
    <w:link w:val="HTMLAdresse"/>
    <w:semiHidden/>
    <w:rsid w:val="001E2FB1"/>
    <w:rPr>
      <w:i/>
      <w:iCs/>
      <w:lang w:val="de-CH"/>
    </w:rPr>
  </w:style>
  <w:style w:type="character" w:styleId="HTMLAkronym">
    <w:name w:val="HTML Acronym"/>
    <w:basedOn w:val="Absatz-Standardschriftart"/>
    <w:semiHidden/>
    <w:unhideWhenUsed/>
    <w:rsid w:val="001E2FB1"/>
  </w:style>
  <w:style w:type="character" w:styleId="Hervorhebung">
    <w:name w:val="Emphasis"/>
    <w:basedOn w:val="Absatz-Standardschriftart"/>
    <w:rsid w:val="001E2FB1"/>
    <w:rPr>
      <w:i/>
      <w:iCs/>
    </w:rPr>
  </w:style>
  <w:style w:type="paragraph" w:styleId="Textkrper-Einzug3">
    <w:name w:val="Body Text Indent 3"/>
    <w:basedOn w:val="Standard"/>
    <w:link w:val="Textkrper-Einzug3Zchn"/>
    <w:semiHidden/>
    <w:unhideWhenUsed/>
    <w:rsid w:val="001E2FB1"/>
    <w:pPr>
      <w:spacing w:after="120"/>
      <w:ind w:left="283"/>
    </w:pPr>
    <w:rPr>
      <w:sz w:val="16"/>
      <w:szCs w:val="16"/>
    </w:rPr>
  </w:style>
  <w:style w:type="character" w:customStyle="1" w:styleId="Textkrper-Einzug3Zchn">
    <w:name w:val="Textkörper-Einzug 3 Zchn"/>
    <w:basedOn w:val="Absatz-Standardschriftart"/>
    <w:link w:val="Textkrper-Einzug3"/>
    <w:semiHidden/>
    <w:rsid w:val="001E2FB1"/>
    <w:rPr>
      <w:sz w:val="16"/>
      <w:szCs w:val="16"/>
      <w:lang w:val="de-CH"/>
    </w:rPr>
  </w:style>
  <w:style w:type="paragraph" w:styleId="Textkrper-Einzug2">
    <w:name w:val="Body Text Indent 2"/>
    <w:basedOn w:val="Standard"/>
    <w:link w:val="Textkrper-Einzug2Zchn"/>
    <w:semiHidden/>
    <w:unhideWhenUsed/>
    <w:rsid w:val="001E2FB1"/>
    <w:pPr>
      <w:spacing w:after="120" w:line="480" w:lineRule="auto"/>
      <w:ind w:left="283"/>
    </w:pPr>
  </w:style>
  <w:style w:type="character" w:customStyle="1" w:styleId="Textkrper-Einzug2Zchn">
    <w:name w:val="Textkörper-Einzug 2 Zchn"/>
    <w:basedOn w:val="Absatz-Standardschriftart"/>
    <w:link w:val="Textkrper-Einzug2"/>
    <w:semiHidden/>
    <w:rsid w:val="001E2FB1"/>
    <w:rPr>
      <w:lang w:val="de-CH"/>
    </w:rPr>
  </w:style>
  <w:style w:type="paragraph" w:styleId="Fu-Endnotenberschrift">
    <w:name w:val="Note Heading"/>
    <w:basedOn w:val="Standard"/>
    <w:next w:val="Standard"/>
    <w:link w:val="Fu-EndnotenberschriftZchn"/>
    <w:rsid w:val="001E2FB1"/>
    <w:pPr>
      <w:spacing w:line="240" w:lineRule="auto"/>
    </w:pPr>
  </w:style>
  <w:style w:type="character" w:customStyle="1" w:styleId="Fu-EndnotenberschriftZchn">
    <w:name w:val="Fuß/-Endnotenüberschrift Zchn"/>
    <w:basedOn w:val="Absatz-Standardschriftart"/>
    <w:link w:val="Fu-Endnotenberschrift"/>
    <w:rsid w:val="001E2FB1"/>
    <w:rPr>
      <w:lang w:val="de-CH"/>
    </w:rPr>
  </w:style>
  <w:style w:type="paragraph" w:styleId="Textkrper-Zeileneinzug">
    <w:name w:val="Body Text Indent"/>
    <w:basedOn w:val="Standard"/>
    <w:link w:val="Textkrper-ZeileneinzugZchn"/>
    <w:semiHidden/>
    <w:unhideWhenUsed/>
    <w:rsid w:val="001E2FB1"/>
    <w:pPr>
      <w:spacing w:after="120"/>
      <w:ind w:left="283"/>
    </w:pPr>
  </w:style>
  <w:style w:type="character" w:customStyle="1" w:styleId="Textkrper-ZeileneinzugZchn">
    <w:name w:val="Textkörper-Zeileneinzug Zchn"/>
    <w:basedOn w:val="Absatz-Standardschriftart"/>
    <w:link w:val="Textkrper-Zeileneinzug"/>
    <w:semiHidden/>
    <w:rsid w:val="001E2FB1"/>
    <w:rPr>
      <w:lang w:val="de-CH"/>
    </w:rPr>
  </w:style>
  <w:style w:type="paragraph" w:styleId="Textkrper-Erstzeileneinzug2">
    <w:name w:val="Body Text First Indent 2"/>
    <w:basedOn w:val="Textkrper-Zeileneinzug"/>
    <w:link w:val="Textkrper-Erstzeileneinzug2Zchn"/>
    <w:rsid w:val="001E2FB1"/>
    <w:pPr>
      <w:spacing w:after="0"/>
      <w:ind w:left="360" w:firstLine="360"/>
    </w:pPr>
  </w:style>
  <w:style w:type="character" w:customStyle="1" w:styleId="Textkrper-Erstzeileneinzug2Zchn">
    <w:name w:val="Textkörper-Erstzeileneinzug 2 Zchn"/>
    <w:basedOn w:val="Textkrper-ZeileneinzugZchn"/>
    <w:link w:val="Textkrper-Erstzeileneinzug2"/>
    <w:rsid w:val="001E2FB1"/>
    <w:rPr>
      <w:lang w:val="de-CH"/>
    </w:rPr>
  </w:style>
  <w:style w:type="paragraph" w:styleId="Textkrper-Erstzeileneinzug">
    <w:name w:val="Body Text First Indent"/>
    <w:basedOn w:val="Textkrper"/>
    <w:link w:val="Textkrper-ErstzeileneinzugZchn"/>
    <w:semiHidden/>
    <w:unhideWhenUsed/>
    <w:rsid w:val="001E2FB1"/>
    <w:pPr>
      <w:spacing w:before="0" w:after="0"/>
      <w:ind w:firstLine="360"/>
      <w:jc w:val="left"/>
    </w:pPr>
  </w:style>
  <w:style w:type="character" w:customStyle="1" w:styleId="Textkrper-ErstzeileneinzugZchn">
    <w:name w:val="Textkörper-Erstzeileneinzug Zchn"/>
    <w:basedOn w:val="TextkrperZchn"/>
    <w:link w:val="Textkrper-Erstzeileneinzug"/>
    <w:semiHidden/>
    <w:rsid w:val="001E2FB1"/>
    <w:rPr>
      <w:lang w:val="de-CH"/>
    </w:rPr>
  </w:style>
  <w:style w:type="paragraph" w:styleId="Anrede">
    <w:name w:val="Salutation"/>
    <w:basedOn w:val="Standard"/>
    <w:next w:val="Standard"/>
    <w:link w:val="AnredeZchn"/>
    <w:semiHidden/>
    <w:unhideWhenUsed/>
    <w:rsid w:val="001E2FB1"/>
  </w:style>
  <w:style w:type="character" w:customStyle="1" w:styleId="AnredeZchn">
    <w:name w:val="Anrede Zchn"/>
    <w:basedOn w:val="Absatz-Standardschriftart"/>
    <w:link w:val="Anrede"/>
    <w:semiHidden/>
    <w:rsid w:val="001E2FB1"/>
    <w:rPr>
      <w:lang w:val="de-CH"/>
    </w:rPr>
  </w:style>
  <w:style w:type="paragraph" w:styleId="Listenfortsetzung5">
    <w:name w:val="List Continue 5"/>
    <w:basedOn w:val="Standard"/>
    <w:semiHidden/>
    <w:unhideWhenUsed/>
    <w:rsid w:val="001E2FB1"/>
    <w:pPr>
      <w:spacing w:after="120"/>
      <w:ind w:left="1415"/>
      <w:contextualSpacing/>
    </w:pPr>
  </w:style>
  <w:style w:type="paragraph" w:styleId="Listenfortsetzung4">
    <w:name w:val="List Continue 4"/>
    <w:basedOn w:val="Standard"/>
    <w:semiHidden/>
    <w:unhideWhenUsed/>
    <w:rsid w:val="001E2FB1"/>
    <w:pPr>
      <w:spacing w:after="120"/>
      <w:ind w:left="1132"/>
      <w:contextualSpacing/>
    </w:pPr>
  </w:style>
  <w:style w:type="paragraph" w:styleId="Listenfortsetzung3">
    <w:name w:val="List Continue 3"/>
    <w:basedOn w:val="Standard"/>
    <w:semiHidden/>
    <w:unhideWhenUsed/>
    <w:rsid w:val="001E2FB1"/>
    <w:pPr>
      <w:spacing w:after="120"/>
      <w:ind w:left="849"/>
      <w:contextualSpacing/>
    </w:pPr>
  </w:style>
  <w:style w:type="paragraph" w:styleId="Listenfortsetzung2">
    <w:name w:val="List Continue 2"/>
    <w:basedOn w:val="Standard"/>
    <w:semiHidden/>
    <w:unhideWhenUsed/>
    <w:rsid w:val="001E2FB1"/>
    <w:pPr>
      <w:spacing w:after="120"/>
      <w:ind w:left="566"/>
      <w:contextualSpacing/>
    </w:pPr>
  </w:style>
  <w:style w:type="paragraph" w:styleId="Listenfortsetzung">
    <w:name w:val="List Continue"/>
    <w:basedOn w:val="Standard"/>
    <w:semiHidden/>
    <w:unhideWhenUsed/>
    <w:rsid w:val="001E2FB1"/>
    <w:pPr>
      <w:spacing w:after="120"/>
      <w:ind w:left="283"/>
      <w:contextualSpacing/>
    </w:pPr>
  </w:style>
  <w:style w:type="paragraph" w:styleId="Unterschrift">
    <w:name w:val="Signature"/>
    <w:basedOn w:val="Standard"/>
    <w:link w:val="UnterschriftZchn"/>
    <w:semiHidden/>
    <w:unhideWhenUsed/>
    <w:rsid w:val="001E2FB1"/>
    <w:pPr>
      <w:spacing w:line="240" w:lineRule="auto"/>
      <w:ind w:left="4252"/>
    </w:pPr>
  </w:style>
  <w:style w:type="character" w:customStyle="1" w:styleId="UnterschriftZchn">
    <w:name w:val="Unterschrift Zchn"/>
    <w:basedOn w:val="Absatz-Standardschriftart"/>
    <w:link w:val="Unterschrift"/>
    <w:semiHidden/>
    <w:rsid w:val="001E2FB1"/>
    <w:rPr>
      <w:lang w:val="de-CH"/>
    </w:rPr>
  </w:style>
  <w:style w:type="paragraph" w:styleId="Gruformel">
    <w:name w:val="Closing"/>
    <w:basedOn w:val="Standard"/>
    <w:link w:val="GruformelZchn"/>
    <w:semiHidden/>
    <w:unhideWhenUsed/>
    <w:rsid w:val="001E2FB1"/>
    <w:pPr>
      <w:spacing w:line="240" w:lineRule="auto"/>
      <w:ind w:left="4252"/>
    </w:pPr>
  </w:style>
  <w:style w:type="character" w:customStyle="1" w:styleId="GruformelZchn">
    <w:name w:val="Grußformel Zchn"/>
    <w:basedOn w:val="Absatz-Standardschriftart"/>
    <w:link w:val="Gruformel"/>
    <w:semiHidden/>
    <w:rsid w:val="001E2FB1"/>
    <w:rPr>
      <w:lang w:val="de-CH"/>
    </w:rPr>
  </w:style>
  <w:style w:type="paragraph" w:styleId="Listennummer5">
    <w:name w:val="List Number 5"/>
    <w:basedOn w:val="Standard"/>
    <w:semiHidden/>
    <w:unhideWhenUsed/>
    <w:rsid w:val="001E2FB1"/>
    <w:pPr>
      <w:numPr>
        <w:numId w:val="9"/>
      </w:numPr>
      <w:contextualSpacing/>
    </w:pPr>
  </w:style>
  <w:style w:type="paragraph" w:styleId="Listennummer4">
    <w:name w:val="List Number 4"/>
    <w:basedOn w:val="Standard"/>
    <w:semiHidden/>
    <w:unhideWhenUsed/>
    <w:rsid w:val="001E2FB1"/>
    <w:pPr>
      <w:numPr>
        <w:numId w:val="10"/>
      </w:numPr>
      <w:contextualSpacing/>
    </w:pPr>
  </w:style>
  <w:style w:type="paragraph" w:styleId="Aufzhlungszeichen5">
    <w:name w:val="List Bullet 5"/>
    <w:basedOn w:val="Standard"/>
    <w:rsid w:val="001E2FB1"/>
    <w:pPr>
      <w:numPr>
        <w:numId w:val="5"/>
      </w:numPr>
      <w:contextualSpacing/>
    </w:pPr>
  </w:style>
  <w:style w:type="paragraph" w:styleId="Aufzhlungszeichen4">
    <w:name w:val="List Bullet 4"/>
    <w:basedOn w:val="Standard"/>
    <w:rsid w:val="001E2FB1"/>
    <w:pPr>
      <w:numPr>
        <w:numId w:val="4"/>
      </w:numPr>
      <w:contextualSpacing/>
    </w:pPr>
  </w:style>
  <w:style w:type="paragraph" w:styleId="Aufzhlungszeichen3">
    <w:name w:val="List Bullet 3"/>
    <w:basedOn w:val="Standard"/>
    <w:semiHidden/>
    <w:unhideWhenUsed/>
    <w:rsid w:val="001E2FB1"/>
    <w:pPr>
      <w:numPr>
        <w:numId w:val="3"/>
      </w:numPr>
      <w:contextualSpacing/>
    </w:pPr>
  </w:style>
  <w:style w:type="paragraph" w:styleId="Aufzhlungszeichen2">
    <w:name w:val="List Bullet 2"/>
    <w:basedOn w:val="Standard"/>
    <w:semiHidden/>
    <w:unhideWhenUsed/>
    <w:rsid w:val="001E2FB1"/>
    <w:pPr>
      <w:numPr>
        <w:numId w:val="2"/>
      </w:numPr>
      <w:contextualSpacing/>
    </w:pPr>
  </w:style>
  <w:style w:type="paragraph" w:styleId="Liste5">
    <w:name w:val="List 5"/>
    <w:basedOn w:val="Standard"/>
    <w:rsid w:val="001E2FB1"/>
    <w:pPr>
      <w:ind w:left="1415" w:hanging="283"/>
      <w:contextualSpacing/>
    </w:pPr>
  </w:style>
  <w:style w:type="paragraph" w:styleId="Liste4">
    <w:name w:val="List 4"/>
    <w:basedOn w:val="Standard"/>
    <w:semiHidden/>
    <w:unhideWhenUsed/>
    <w:rsid w:val="001E2FB1"/>
    <w:pPr>
      <w:ind w:left="1132" w:hanging="283"/>
      <w:contextualSpacing/>
    </w:pPr>
  </w:style>
  <w:style w:type="paragraph" w:styleId="Aufzhlungszeichen">
    <w:name w:val="List Bullet"/>
    <w:basedOn w:val="Standard"/>
    <w:semiHidden/>
    <w:unhideWhenUsed/>
    <w:rsid w:val="001E2FB1"/>
    <w:pPr>
      <w:numPr>
        <w:numId w:val="1"/>
      </w:numPr>
      <w:contextualSpacing/>
    </w:pPr>
  </w:style>
  <w:style w:type="paragraph" w:styleId="Rechtsgrundlagenverzeichnis">
    <w:name w:val="table of authorities"/>
    <w:basedOn w:val="Standard"/>
    <w:next w:val="Standard"/>
    <w:semiHidden/>
    <w:unhideWhenUsed/>
    <w:rsid w:val="001E2FB1"/>
    <w:pPr>
      <w:ind w:left="200" w:hanging="200"/>
    </w:pPr>
  </w:style>
  <w:style w:type="paragraph" w:styleId="Endnotentext">
    <w:name w:val="endnote text"/>
    <w:basedOn w:val="Standard"/>
    <w:link w:val="EndnotentextZchn"/>
    <w:semiHidden/>
    <w:unhideWhenUsed/>
    <w:rsid w:val="001E2FB1"/>
    <w:pPr>
      <w:spacing w:line="240" w:lineRule="auto"/>
    </w:pPr>
  </w:style>
  <w:style w:type="character" w:customStyle="1" w:styleId="EndnotentextZchn">
    <w:name w:val="Endnotentext Zchn"/>
    <w:basedOn w:val="Absatz-Standardschriftart"/>
    <w:link w:val="Endnotentext"/>
    <w:semiHidden/>
    <w:rsid w:val="001E2FB1"/>
    <w:rPr>
      <w:lang w:val="de-CH"/>
    </w:rPr>
  </w:style>
  <w:style w:type="character" w:styleId="Endnotenzeichen">
    <w:name w:val="endnote reference"/>
    <w:basedOn w:val="Absatz-Standardschriftart"/>
    <w:semiHidden/>
    <w:unhideWhenUsed/>
    <w:rsid w:val="001E2FB1"/>
    <w:rPr>
      <w:vertAlign w:val="superscript"/>
    </w:rPr>
  </w:style>
  <w:style w:type="character" w:styleId="Seitenzahl">
    <w:name w:val="page number"/>
    <w:basedOn w:val="Absatz-Standardschriftart"/>
    <w:semiHidden/>
    <w:unhideWhenUsed/>
    <w:rsid w:val="001E2FB1"/>
  </w:style>
  <w:style w:type="character" w:styleId="Zeilennummer">
    <w:name w:val="line number"/>
    <w:basedOn w:val="Absatz-Standardschriftart"/>
    <w:semiHidden/>
    <w:unhideWhenUsed/>
    <w:rsid w:val="001E2FB1"/>
  </w:style>
  <w:style w:type="paragraph" w:styleId="Abbildungsverzeichnis">
    <w:name w:val="table of figures"/>
    <w:basedOn w:val="Standard"/>
    <w:next w:val="Standard"/>
    <w:semiHidden/>
    <w:unhideWhenUsed/>
    <w:rsid w:val="001E2FB1"/>
  </w:style>
  <w:style w:type="paragraph" w:styleId="Beschriftung">
    <w:name w:val="caption"/>
    <w:basedOn w:val="Standard"/>
    <w:next w:val="Standard"/>
    <w:semiHidden/>
    <w:unhideWhenUsed/>
    <w:rsid w:val="001E2FB1"/>
    <w:pPr>
      <w:spacing w:after="200" w:line="240" w:lineRule="auto"/>
    </w:pPr>
    <w:rPr>
      <w:i/>
      <w:iCs/>
      <w:color w:val="252B46" w:themeColor="text2"/>
      <w:sz w:val="18"/>
      <w:szCs w:val="18"/>
    </w:rPr>
  </w:style>
  <w:style w:type="paragraph" w:styleId="Standardeinzug">
    <w:name w:val="Normal Indent"/>
    <w:basedOn w:val="Standard"/>
    <w:semiHidden/>
    <w:unhideWhenUsed/>
    <w:rsid w:val="001E2FB1"/>
    <w:pPr>
      <w:ind w:left="708"/>
    </w:pPr>
  </w:style>
  <w:style w:type="paragraph" w:styleId="Verzeichnis9">
    <w:name w:val="toc 9"/>
    <w:basedOn w:val="Standard"/>
    <w:next w:val="Standard"/>
    <w:autoRedefine/>
    <w:semiHidden/>
    <w:unhideWhenUsed/>
    <w:rsid w:val="001E2FB1"/>
    <w:pPr>
      <w:spacing w:after="100"/>
      <w:ind w:left="1600"/>
    </w:pPr>
  </w:style>
  <w:style w:type="paragraph" w:styleId="Verzeichnis8">
    <w:name w:val="toc 8"/>
    <w:basedOn w:val="Standard"/>
    <w:next w:val="Standard"/>
    <w:autoRedefine/>
    <w:semiHidden/>
    <w:unhideWhenUsed/>
    <w:rsid w:val="001E2FB1"/>
    <w:pPr>
      <w:spacing w:after="100"/>
      <w:ind w:left="1400"/>
    </w:pPr>
  </w:style>
  <w:style w:type="paragraph" w:styleId="Verzeichnis7">
    <w:name w:val="toc 7"/>
    <w:basedOn w:val="Standard"/>
    <w:next w:val="Standard"/>
    <w:autoRedefine/>
    <w:semiHidden/>
    <w:unhideWhenUsed/>
    <w:rsid w:val="001E2FB1"/>
    <w:pPr>
      <w:spacing w:after="100"/>
      <w:ind w:left="1200"/>
    </w:pPr>
  </w:style>
  <w:style w:type="paragraph" w:styleId="Verzeichnis6">
    <w:name w:val="toc 6"/>
    <w:basedOn w:val="Standard"/>
    <w:next w:val="Standard"/>
    <w:autoRedefine/>
    <w:semiHidden/>
    <w:unhideWhenUsed/>
    <w:rsid w:val="001E2FB1"/>
    <w:pPr>
      <w:spacing w:after="100"/>
      <w:ind w:left="1000"/>
    </w:pPr>
  </w:style>
  <w:style w:type="paragraph" w:styleId="Verzeichnis5">
    <w:name w:val="toc 5"/>
    <w:basedOn w:val="Standard"/>
    <w:next w:val="Standard"/>
    <w:autoRedefine/>
    <w:semiHidden/>
    <w:unhideWhenUsed/>
    <w:rsid w:val="001E2FB1"/>
    <w:pPr>
      <w:spacing w:after="100"/>
      <w:ind w:left="800"/>
    </w:pPr>
  </w:style>
  <w:style w:type="paragraph" w:styleId="Verzeichnis4">
    <w:name w:val="toc 4"/>
    <w:basedOn w:val="Standard"/>
    <w:next w:val="Standard"/>
    <w:autoRedefine/>
    <w:semiHidden/>
    <w:unhideWhenUsed/>
    <w:rsid w:val="001E2FB1"/>
    <w:pPr>
      <w:spacing w:after="100"/>
      <w:ind w:left="600"/>
    </w:pPr>
  </w:style>
  <w:style w:type="paragraph" w:styleId="Verzeichnis3">
    <w:name w:val="toc 3"/>
    <w:basedOn w:val="Standard"/>
    <w:next w:val="Standard"/>
    <w:autoRedefine/>
    <w:semiHidden/>
    <w:unhideWhenUsed/>
    <w:rsid w:val="001E2FB1"/>
    <w:pPr>
      <w:spacing w:after="100"/>
      <w:ind w:left="400"/>
    </w:pPr>
  </w:style>
  <w:style w:type="paragraph" w:styleId="Verzeichnis2">
    <w:name w:val="toc 2"/>
    <w:basedOn w:val="Standard"/>
    <w:next w:val="Standard"/>
    <w:autoRedefine/>
    <w:semiHidden/>
    <w:unhideWhenUsed/>
    <w:rsid w:val="001E2FB1"/>
    <w:pPr>
      <w:spacing w:after="100"/>
      <w:ind w:left="200"/>
    </w:pPr>
  </w:style>
  <w:style w:type="paragraph" w:styleId="Verzeichnis1">
    <w:name w:val="toc 1"/>
    <w:basedOn w:val="Standard"/>
    <w:next w:val="Standard"/>
    <w:autoRedefine/>
    <w:semiHidden/>
    <w:unhideWhenUsed/>
    <w:rsid w:val="001E2FB1"/>
    <w:pPr>
      <w:spacing w:after="100"/>
    </w:pPr>
  </w:style>
  <w:style w:type="paragraph" w:styleId="Index9">
    <w:name w:val="index 9"/>
    <w:basedOn w:val="Standard"/>
    <w:next w:val="Standard"/>
    <w:autoRedefine/>
    <w:semiHidden/>
    <w:unhideWhenUsed/>
    <w:rsid w:val="001E2FB1"/>
    <w:pPr>
      <w:spacing w:line="240" w:lineRule="auto"/>
      <w:ind w:left="1800" w:hanging="200"/>
    </w:pPr>
  </w:style>
  <w:style w:type="paragraph" w:styleId="Index8">
    <w:name w:val="index 8"/>
    <w:basedOn w:val="Standard"/>
    <w:next w:val="Standard"/>
    <w:autoRedefine/>
    <w:semiHidden/>
    <w:unhideWhenUsed/>
    <w:rsid w:val="001E2FB1"/>
    <w:pPr>
      <w:spacing w:line="240" w:lineRule="auto"/>
      <w:ind w:left="1600" w:hanging="200"/>
    </w:pPr>
  </w:style>
  <w:style w:type="paragraph" w:styleId="Index7">
    <w:name w:val="index 7"/>
    <w:basedOn w:val="Standard"/>
    <w:next w:val="Standard"/>
    <w:autoRedefine/>
    <w:semiHidden/>
    <w:unhideWhenUsed/>
    <w:rsid w:val="001E2FB1"/>
    <w:pPr>
      <w:spacing w:line="240" w:lineRule="auto"/>
      <w:ind w:left="1400" w:hanging="200"/>
    </w:pPr>
  </w:style>
  <w:style w:type="paragraph" w:styleId="Index6">
    <w:name w:val="index 6"/>
    <w:basedOn w:val="Standard"/>
    <w:next w:val="Standard"/>
    <w:autoRedefine/>
    <w:semiHidden/>
    <w:unhideWhenUsed/>
    <w:rsid w:val="001E2FB1"/>
    <w:pPr>
      <w:spacing w:line="240" w:lineRule="auto"/>
      <w:ind w:left="1200" w:hanging="200"/>
    </w:pPr>
  </w:style>
  <w:style w:type="paragraph" w:styleId="Index5">
    <w:name w:val="index 5"/>
    <w:basedOn w:val="Standard"/>
    <w:next w:val="Standard"/>
    <w:autoRedefine/>
    <w:semiHidden/>
    <w:unhideWhenUsed/>
    <w:rsid w:val="001E2FB1"/>
    <w:pPr>
      <w:spacing w:line="240" w:lineRule="auto"/>
      <w:ind w:left="1000" w:hanging="200"/>
    </w:pPr>
  </w:style>
  <w:style w:type="paragraph" w:styleId="Index4">
    <w:name w:val="index 4"/>
    <w:basedOn w:val="Standard"/>
    <w:next w:val="Standard"/>
    <w:autoRedefine/>
    <w:semiHidden/>
    <w:unhideWhenUsed/>
    <w:rsid w:val="001E2FB1"/>
    <w:pPr>
      <w:spacing w:line="240" w:lineRule="auto"/>
      <w:ind w:left="800" w:hanging="200"/>
    </w:pPr>
  </w:style>
  <w:style w:type="paragraph" w:styleId="Index3">
    <w:name w:val="index 3"/>
    <w:basedOn w:val="Standard"/>
    <w:next w:val="Standard"/>
    <w:autoRedefine/>
    <w:semiHidden/>
    <w:unhideWhenUsed/>
    <w:rsid w:val="001E2FB1"/>
    <w:pPr>
      <w:spacing w:line="240" w:lineRule="auto"/>
      <w:ind w:left="600" w:hanging="200"/>
    </w:pPr>
  </w:style>
  <w:style w:type="paragraph" w:styleId="Index2">
    <w:name w:val="index 2"/>
    <w:basedOn w:val="Standard"/>
    <w:next w:val="Standard"/>
    <w:autoRedefine/>
    <w:semiHidden/>
    <w:unhideWhenUsed/>
    <w:rsid w:val="001E2FB1"/>
    <w:pPr>
      <w:spacing w:line="240" w:lineRule="auto"/>
      <w:ind w:left="400" w:hanging="200"/>
    </w:pPr>
  </w:style>
  <w:style w:type="character" w:customStyle="1" w:styleId="normaltextrun">
    <w:name w:val="normaltextrun"/>
    <w:basedOn w:val="Absatz-Standardschriftart"/>
    <w:rsid w:val="00F837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rf.ch/radio-srf-1/kinder-und-smartphones-braucht-es-an-den-schulen-ein-handyverbot"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hyperlink" Target="https://www.gmk-net.de/wp-content/uploads/2018/12/inklusive_medienbildung_2018.pdf" TargetMode="External"/><Relationship Id="rId2" Type="http://schemas.openxmlformats.org/officeDocument/2006/relationships/customXml" Target="../customXml/item2.xml"/><Relationship Id="rId16" Type="http://schemas.openxmlformats.org/officeDocument/2006/relationships/hyperlink" Target="https://www.zhaw.ch/storage/psychologie/upload/forschung/medienpsychologie/adele/OBSAN_ADELE_Bericht_10-2020.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corinne.reber@phbern.ch" TargetMode="Externa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www.zhaw.ch/storage/psychologie/upload/forschung/medienpsychologie/mike/Bericht_MIKE-Studie_202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034AE855EE24295B0F5E39E458F45E9"/>
        <w:category>
          <w:name w:val="Allgemein"/>
          <w:gallery w:val="placeholder"/>
        </w:category>
        <w:types>
          <w:type w:val="bbPlcHdr"/>
        </w:types>
        <w:behaviors>
          <w:behavior w:val="content"/>
        </w:behaviors>
        <w:guid w:val="{886177AA-D9EB-4E31-BC29-95A0D8C240BA}"/>
      </w:docPartPr>
      <w:docPartBody>
        <w:p w:rsidR="00C60C07" w:rsidRDefault="00C60C07">
          <w:pPr>
            <w:pStyle w:val="6034AE855EE24295B0F5E39E458F45E9"/>
          </w:pPr>
          <w:r w:rsidRPr="00FF631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___WRD_EMBED_SUB_46">
    <w:altName w:val="Calibri"/>
    <w:charset w:val="00"/>
    <w:family w:val="auto"/>
    <w:pitch w:val="variable"/>
    <w:sig w:usb0="E00002FF" w:usb1="4000201B" w:usb2="00000028" w:usb3="00000000" w:csb0="0000019F"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0C07"/>
    <w:rsid w:val="00092753"/>
    <w:rsid w:val="00093774"/>
    <w:rsid w:val="000C4076"/>
    <w:rsid w:val="0021493A"/>
    <w:rsid w:val="002B109B"/>
    <w:rsid w:val="002F5936"/>
    <w:rsid w:val="003067BD"/>
    <w:rsid w:val="00395F61"/>
    <w:rsid w:val="003A11F8"/>
    <w:rsid w:val="003C46F9"/>
    <w:rsid w:val="004317C2"/>
    <w:rsid w:val="00477D16"/>
    <w:rsid w:val="00484ACB"/>
    <w:rsid w:val="004B7481"/>
    <w:rsid w:val="004E716E"/>
    <w:rsid w:val="00544B02"/>
    <w:rsid w:val="005929E0"/>
    <w:rsid w:val="005C5876"/>
    <w:rsid w:val="005D4CB4"/>
    <w:rsid w:val="005E65C7"/>
    <w:rsid w:val="00691C61"/>
    <w:rsid w:val="007159A7"/>
    <w:rsid w:val="0074227A"/>
    <w:rsid w:val="00777139"/>
    <w:rsid w:val="007C2780"/>
    <w:rsid w:val="008748DD"/>
    <w:rsid w:val="00896C36"/>
    <w:rsid w:val="008C09D7"/>
    <w:rsid w:val="008C3EFD"/>
    <w:rsid w:val="008E0087"/>
    <w:rsid w:val="008E4861"/>
    <w:rsid w:val="00921867"/>
    <w:rsid w:val="00927BB3"/>
    <w:rsid w:val="009855A3"/>
    <w:rsid w:val="009C5159"/>
    <w:rsid w:val="009E5286"/>
    <w:rsid w:val="00B4692D"/>
    <w:rsid w:val="00B7684D"/>
    <w:rsid w:val="00B914D0"/>
    <w:rsid w:val="00BF0168"/>
    <w:rsid w:val="00C11DCD"/>
    <w:rsid w:val="00C53C80"/>
    <w:rsid w:val="00C60C07"/>
    <w:rsid w:val="00C90B18"/>
    <w:rsid w:val="00D5418B"/>
    <w:rsid w:val="00D702A9"/>
    <w:rsid w:val="00E00F19"/>
    <w:rsid w:val="00E258FA"/>
    <w:rsid w:val="00E75AE2"/>
    <w:rsid w:val="00F97DC4"/>
    <w:rsid w:val="00FC4B5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CH" w:eastAsia="de-CH"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semiHidden/>
    <w:rPr>
      <w:color w:val="666666"/>
    </w:rPr>
  </w:style>
  <w:style w:type="paragraph" w:customStyle="1" w:styleId="6034AE855EE24295B0F5E39E458F45E9">
    <w:name w:val="6034AE855EE24295B0F5E39E458F45E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53aab957179c99d1644946e5906c8976">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a2e9a70e3f491c82caf3b8c526ba4351"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450CB-5F00-4A46-8D91-8040A844EFAE}"/>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purl.org/dc/elements/1.1/"/>
    <ds:schemaRef ds:uri="http://schemas.microsoft.com/office/2006/documentManagement/types"/>
    <ds:schemaRef ds:uri="http://schemas.microsoft.com/office/infopath/2007/PartnerControls"/>
    <ds:schemaRef ds:uri="http://purl.org/dc/terms/"/>
    <ds:schemaRef ds:uri="http://purl.org/dc/dcmitype/"/>
    <ds:schemaRef ds:uri="http://schemas.openxmlformats.org/package/2006/metadata/core-properties"/>
    <ds:schemaRef ds:uri="4fd9addd-010e-4f5f-8f1c-4194eaaa354f"/>
    <ds:schemaRef ds:uri="76555f21-dda2-40b2-9e67-0c5126acc9bb"/>
    <ds:schemaRef ds:uri="http://www.w3.org/XML/1998/namespace"/>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2815</Words>
  <Characters>269736</Characters>
  <Application>Microsoft Office Word</Application>
  <DocSecurity>0</DocSecurity>
  <Lines>2247</Lines>
  <Paragraphs>623</Paragraphs>
  <ScaleCrop>false</ScaleCrop>
  <HeadingPairs>
    <vt:vector size="2" baseType="variant">
      <vt:variant>
        <vt:lpstr>Titel</vt:lpstr>
      </vt:variant>
      <vt:variant>
        <vt:i4>1</vt:i4>
      </vt:variant>
    </vt:vector>
  </HeadingPairs>
  <TitlesOfParts>
    <vt:vector size="1" baseType="lpstr">
      <vt:lpstr>Digitale Möglichkeiten in der heilpädagogischen Förderung_x000d_</vt:lpstr>
    </vt:vector>
  </TitlesOfParts>
  <Company/>
  <LinksUpToDate>false</LinksUpToDate>
  <CharactersWithSpaces>311928</CharactersWithSpaces>
  <SharedDoc>false</SharedDoc>
  <HLinks>
    <vt:vector size="84" baseType="variant">
      <vt:variant>
        <vt:i4>4653123</vt:i4>
      </vt:variant>
      <vt:variant>
        <vt:i4>156</vt:i4>
      </vt:variant>
      <vt:variant>
        <vt:i4>0</vt:i4>
      </vt:variant>
      <vt:variant>
        <vt:i4>5</vt:i4>
      </vt:variant>
      <vt:variant>
        <vt:lpwstr>https://www.zhaw.ch/storage/psychologie/upload/forschung/medienpsychologie/mike/Bericht_MIKE-Studie_2021.pdf</vt:lpwstr>
      </vt:variant>
      <vt:variant>
        <vt:lpwstr/>
      </vt:variant>
      <vt:variant>
        <vt:i4>2490467</vt:i4>
      </vt:variant>
      <vt:variant>
        <vt:i4>153</vt:i4>
      </vt:variant>
      <vt:variant>
        <vt:i4>0</vt:i4>
      </vt:variant>
      <vt:variant>
        <vt:i4>5</vt:i4>
      </vt:variant>
      <vt:variant>
        <vt:lpwstr>https://www.srf.ch/radio-srf-1/kinder-und-smartphones-braucht-es-an-den-schulen-ein-handyverbot</vt:lpwstr>
      </vt:variant>
      <vt:variant>
        <vt:lpwstr/>
      </vt:variant>
      <vt:variant>
        <vt:i4>8126502</vt:i4>
      </vt:variant>
      <vt:variant>
        <vt:i4>150</vt:i4>
      </vt:variant>
      <vt:variant>
        <vt:i4>0</vt:i4>
      </vt:variant>
      <vt:variant>
        <vt:i4>5</vt:i4>
      </vt:variant>
      <vt:variant>
        <vt:lpwstr>https://www.gmk-net.de/wp-content/uploads/2018/12/inklusive_medienbildung_2018.pdf</vt:lpwstr>
      </vt:variant>
      <vt:variant>
        <vt:lpwstr/>
      </vt:variant>
      <vt:variant>
        <vt:i4>65585</vt:i4>
      </vt:variant>
      <vt:variant>
        <vt:i4>147</vt:i4>
      </vt:variant>
      <vt:variant>
        <vt:i4>0</vt:i4>
      </vt:variant>
      <vt:variant>
        <vt:i4>5</vt:i4>
      </vt:variant>
      <vt:variant>
        <vt:lpwstr>https://www.zhaw.ch/storage/psychologie/upload/forschung/medienpsychologie/adele/OBSAN_ADELE_Bericht_10-2020.pdf</vt:lpwstr>
      </vt:variant>
      <vt:variant>
        <vt:lpwstr/>
      </vt:variant>
      <vt:variant>
        <vt:i4>5832717</vt:i4>
      </vt:variant>
      <vt:variant>
        <vt:i4>144</vt:i4>
      </vt:variant>
      <vt:variant>
        <vt:i4>0</vt:i4>
      </vt:variant>
      <vt:variant>
        <vt:i4>5</vt:i4>
      </vt:variant>
      <vt:variant>
        <vt:lpwstr>https://irvapp.fbk.eu/wp-content/uploads/2017/09/FBK-IRVAPP-Working-Paper-No.-2017-02.pdf</vt:lpwstr>
      </vt:variant>
      <vt:variant>
        <vt:lpwstr/>
      </vt:variant>
      <vt:variant>
        <vt:i4>3932236</vt:i4>
      </vt:variant>
      <vt:variant>
        <vt:i4>141</vt:i4>
      </vt:variant>
      <vt:variant>
        <vt:i4>0</vt:i4>
      </vt:variant>
      <vt:variant>
        <vt:i4>5</vt:i4>
      </vt:variant>
      <vt:variant>
        <vt:lpwstr>mailto:corinne.reber@phbern.ch</vt:lpwstr>
      </vt:variant>
      <vt:variant>
        <vt:lpwstr/>
      </vt:variant>
      <vt:variant>
        <vt:i4>4849676</vt:i4>
      </vt:variant>
      <vt:variant>
        <vt:i4>138</vt:i4>
      </vt:variant>
      <vt:variant>
        <vt:i4>0</vt:i4>
      </vt:variant>
      <vt:variant>
        <vt:i4>5</vt:i4>
      </vt:variant>
      <vt:variant>
        <vt:lpwstr>https://www.phbern.ch/kuenstliche-intelligenz</vt:lpwstr>
      </vt:variant>
      <vt:variant>
        <vt:lpwstr/>
      </vt:variant>
      <vt:variant>
        <vt:i4>7733353</vt:i4>
      </vt:variant>
      <vt:variant>
        <vt:i4>135</vt:i4>
      </vt:variant>
      <vt:variant>
        <vt:i4>0</vt:i4>
      </vt:variant>
      <vt:variant>
        <vt:i4>5</vt:i4>
      </vt:variant>
      <vt:variant>
        <vt:lpwstr>https://ttim.phbern.ch/arbeitsgruppe-barrierefreiheit/</vt:lpwstr>
      </vt:variant>
      <vt:variant>
        <vt:lpwstr/>
      </vt:variant>
      <vt:variant>
        <vt:i4>2359349</vt:i4>
      </vt:variant>
      <vt:variant>
        <vt:i4>132</vt:i4>
      </vt:variant>
      <vt:variant>
        <vt:i4>0</vt:i4>
      </vt:variant>
      <vt:variant>
        <vt:i4>5</vt:i4>
      </vt:variant>
      <vt:variant>
        <vt:lpwstr>https://www.phbern.ch/weiterbildung/20791651-technische-hilfsmittel-lesen-und-schreiben</vt:lpwstr>
      </vt:variant>
      <vt:variant>
        <vt:lpwstr/>
      </vt:variant>
      <vt:variant>
        <vt:i4>2359349</vt:i4>
      </vt:variant>
      <vt:variant>
        <vt:i4>129</vt:i4>
      </vt:variant>
      <vt:variant>
        <vt:i4>0</vt:i4>
      </vt:variant>
      <vt:variant>
        <vt:i4>5</vt:i4>
      </vt:variant>
      <vt:variant>
        <vt:lpwstr>https://www.phbern.ch/weiterbildung/20791651-technische-hilfsmittel-lesen-und-schreiben</vt:lpwstr>
      </vt:variant>
      <vt:variant>
        <vt:lpwstr/>
      </vt:variant>
      <vt:variant>
        <vt:i4>2162789</vt:i4>
      </vt:variant>
      <vt:variant>
        <vt:i4>126</vt:i4>
      </vt:variant>
      <vt:variant>
        <vt:i4>0</vt:i4>
      </vt:variant>
      <vt:variant>
        <vt:i4>5</vt:i4>
      </vt:variant>
      <vt:variant>
        <vt:lpwstr>https://ttim.phbern.ch/blog-2/</vt:lpwstr>
      </vt:variant>
      <vt:variant>
        <vt:lpwstr/>
      </vt:variant>
      <vt:variant>
        <vt:i4>3014771</vt:i4>
      </vt:variant>
      <vt:variant>
        <vt:i4>123</vt:i4>
      </vt:variant>
      <vt:variant>
        <vt:i4>0</vt:i4>
      </vt:variant>
      <vt:variant>
        <vt:i4>5</vt:i4>
      </vt:variant>
      <vt:variant>
        <vt:lpwstr>https://ttim.phbern.ch/</vt:lpwstr>
      </vt:variant>
      <vt:variant>
        <vt:lpwstr/>
      </vt:variant>
      <vt:variant>
        <vt:i4>4194408</vt:i4>
      </vt:variant>
      <vt:variant>
        <vt:i4>120</vt:i4>
      </vt:variant>
      <vt:variant>
        <vt:i4>0</vt:i4>
      </vt:variant>
      <vt:variant>
        <vt:i4>5</vt:i4>
      </vt:variant>
      <vt:variant>
        <vt:lpwstr>https://ttim.phbern.ch/wp-content/uploads/2025/06/Grundlagenpapier_Digitalitaet_inklusiver_Perspektive.pdf</vt:lpwstr>
      </vt:variant>
      <vt:variant>
        <vt:lpwstr/>
      </vt:variant>
      <vt:variant>
        <vt:i4>6226001</vt:i4>
      </vt:variant>
      <vt:variant>
        <vt:i4>0</vt:i4>
      </vt:variant>
      <vt:variant>
        <vt:i4>0</vt:i4>
      </vt:variant>
      <vt:variant>
        <vt:i4>5</vt:i4>
      </vt:variant>
      <vt:variant>
        <vt:lpwstr>https://doi.org/10.57161/z2025-08-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ale Möglichkeiten in der heilpädagogischen Förderung</dc:title>
  <dc:subject/>
  <dc:creator>Corinne Reber-Frei</dc:creator>
  <cp:keywords>Medienpädagogik, Digitalisierung, digitale Medien, Barrierefreiheit, Hilfsmittel, Inklusion, Chancengleichheit/pédagogie axée sur les médias, numérisation, médias numériques, accessibilité, moyen auxiliaire, inclusion, égalité des chances</cp:keywords>
  <cp:lastModifiedBy>Milena Gautschi</cp:lastModifiedBy>
  <cp:revision>3</cp:revision>
  <cp:lastPrinted>2025-09-02T15:53:00Z</cp:lastPrinted>
  <dcterms:created xsi:type="dcterms:W3CDTF">2025-10-22T09:52:00Z</dcterms:created>
  <dcterms:modified xsi:type="dcterms:W3CDTF">2025-11-0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y fmtid="{D5CDD505-2E9C-101B-9397-08002B2CF9AE}" pid="31" name="CitaviDocumentProperty_7">
    <vt:lpwstr>M&amp;I_Heilpädagogik_Inklusion</vt:lpwstr>
  </property>
  <property fmtid="{D5CDD505-2E9C-101B-9397-08002B2CF9AE}" pid="32" name="CitaviDocumentProperty_0">
    <vt:lpwstr>fd2deaf8-3f44-4ae6-a27a-066efc1b9f93</vt:lpwstr>
  </property>
  <property fmtid="{D5CDD505-2E9C-101B-9397-08002B2CF9AE}" pid="33" name="CitaviDocumentProperty_8">
    <vt:lpwstr>CloudProjectKey=zvihoxuufy5c78j5swnd81ikj50wdzdoafhi2n47allpx3qbka; ProjectName=M&amp;I_Heilpädagogik_Inklusion</vt:lpwstr>
  </property>
  <property fmtid="{D5CDD505-2E9C-101B-9397-08002B2CF9AE}" pid="34" name="CitaviDocumentProperty_6">
    <vt:lpwstr>True</vt:lpwstr>
  </property>
  <property fmtid="{D5CDD505-2E9C-101B-9397-08002B2CF9AE}" pid="35" name="CitaviDocumentProperty_1">
    <vt:lpwstr>7.0.6.1</vt:lpwstr>
  </property>
</Properties>
</file>